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2B4D" w:rsidRPr="00A96E6C" w:rsidRDefault="00295CA8" w:rsidP="00934CBF">
      <w:pPr>
        <w:jc w:val="center"/>
        <w:rPr>
          <w:b/>
          <w:bCs/>
        </w:rPr>
      </w:pPr>
      <w:bookmarkStart w:id="0" w:name="_GoBack"/>
      <w:bookmarkEnd w:id="0"/>
      <w:r w:rsidRPr="00A96E6C">
        <w:rPr>
          <w:b/>
          <w:bCs/>
        </w:rPr>
        <w:t xml:space="preserve">Supplementary </w:t>
      </w:r>
      <w:proofErr w:type="spellStart"/>
      <w:r w:rsidRPr="00A96E6C">
        <w:rPr>
          <w:b/>
          <w:bCs/>
        </w:rPr>
        <w:t>Material</w:t>
      </w:r>
      <w:proofErr w:type="spellEnd"/>
    </w:p>
    <w:p w:rsidR="00295CA8" w:rsidRPr="00A96E6C" w:rsidRDefault="00295CA8" w:rsidP="00934CBF">
      <w:pPr>
        <w:jc w:val="center"/>
        <w:rPr>
          <w:b/>
          <w:bCs/>
          <w:lang w:val="en-US"/>
        </w:rPr>
      </w:pPr>
      <w:r w:rsidRPr="00A96E6C">
        <w:rPr>
          <w:b/>
          <w:bCs/>
          <w:lang w:val="en-US"/>
        </w:rPr>
        <w:t>Supplementary Detailed Results</w:t>
      </w:r>
    </w:p>
    <w:p w:rsidR="00934CBF" w:rsidRPr="00A96E6C" w:rsidRDefault="00934CBF" w:rsidP="00934CBF">
      <w:pPr>
        <w:jc w:val="center"/>
        <w:rPr>
          <w:b/>
          <w:bCs/>
          <w:lang w:val="en-US"/>
        </w:rPr>
      </w:pPr>
    </w:p>
    <w:p w:rsidR="00934CBF" w:rsidRPr="00A96E6C" w:rsidRDefault="00934CBF" w:rsidP="00934CBF">
      <w:pPr>
        <w:jc w:val="center"/>
        <w:rPr>
          <w:b/>
          <w:bCs/>
          <w:lang w:val="en-US"/>
        </w:rPr>
      </w:pPr>
    </w:p>
    <w:p w:rsidR="00295CA8" w:rsidRPr="00A96E6C" w:rsidRDefault="00295CA8" w:rsidP="00295CA8">
      <w:pPr>
        <w:spacing w:line="360" w:lineRule="auto"/>
        <w:rPr>
          <w:rFonts w:ascii="Times New Roman" w:hAnsi="Times New Roman" w:cs="Times New Roman"/>
          <w:b/>
          <w:sz w:val="24"/>
          <w:szCs w:val="24"/>
          <w:lang w:val="en-US"/>
        </w:rPr>
      </w:pPr>
      <w:r w:rsidRPr="00A96E6C">
        <w:rPr>
          <w:rFonts w:ascii="Times New Roman" w:hAnsi="Times New Roman" w:cs="Times New Roman"/>
          <w:b/>
          <w:sz w:val="24"/>
          <w:szCs w:val="24"/>
          <w:lang w:val="en-US"/>
        </w:rPr>
        <w:t>Adult acute studies (n=29)</w:t>
      </w:r>
    </w:p>
    <w:p w:rsidR="00295CA8" w:rsidRPr="00A96E6C" w:rsidRDefault="00295CA8" w:rsidP="00295CA8">
      <w:pPr>
        <w:spacing w:line="360" w:lineRule="auto"/>
        <w:rPr>
          <w:rFonts w:ascii="Times New Roman" w:hAnsi="Times New Roman" w:cs="Times New Roman"/>
          <w:b/>
          <w:sz w:val="24"/>
          <w:szCs w:val="24"/>
          <w:lang w:val="en-US"/>
        </w:rPr>
      </w:pPr>
      <w:r w:rsidRPr="00A96E6C">
        <w:rPr>
          <w:rFonts w:ascii="Times New Roman" w:hAnsi="Times New Roman" w:cs="Times New Roman"/>
          <w:b/>
          <w:sz w:val="24"/>
          <w:szCs w:val="24"/>
          <w:lang w:val="en-US"/>
        </w:rPr>
        <w:t>Main aim, population and design</w:t>
      </w:r>
    </w:p>
    <w:p w:rsidR="00295CA8" w:rsidRPr="00A96E6C" w:rsidRDefault="00295CA8" w:rsidP="00934CBF">
      <w:pPr>
        <w:spacing w:line="360" w:lineRule="auto"/>
        <w:jc w:val="both"/>
        <w:rPr>
          <w:rFonts w:ascii="Times New Roman" w:hAnsi="Times New Roman" w:cs="Times New Roman"/>
          <w:sz w:val="24"/>
          <w:szCs w:val="24"/>
          <w:lang w:val="en-US"/>
        </w:rPr>
      </w:pPr>
      <w:r w:rsidRPr="00A96E6C">
        <w:rPr>
          <w:rFonts w:ascii="Times New Roman" w:hAnsi="Times New Roman" w:cs="Times New Roman"/>
          <w:sz w:val="24"/>
          <w:szCs w:val="24"/>
          <w:lang w:val="en-US"/>
        </w:rPr>
        <w:t>Of the 29 acute studies selected in the analysis (Table 3), 83% (n=24) evaluated SQ in response to different conditions (food</w:t>
      </w:r>
      <w:r w:rsidRPr="00A96E6C">
        <w:rPr>
          <w:rFonts w:ascii="Times New Roman" w:hAnsi="Times New Roman" w:cs="Times New Roman"/>
          <w:sz w:val="24"/>
          <w:szCs w:val="24"/>
          <w:lang w:val="en-CA"/>
        </w:rPr>
        <w:t>/meals, sleep duration, drug/food supplements, physical activity/exercise)</w:t>
      </w:r>
      <w:r w:rsidRPr="00A96E6C">
        <w:rPr>
          <w:rFonts w:ascii="Times New Roman" w:hAnsi="Times New Roman" w:cs="Times New Roman"/>
          <w:sz w:val="24"/>
          <w:szCs w:val="24"/>
          <w:lang w:val="en-US"/>
        </w:rPr>
        <w:t xml:space="preserve">. Some studies also used SQ to categorize their populatio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VxcdRwAY","properties":{"formattedCitation":"\\super (14,15,40)\\nosupersub{}","plainCitation":"(14,15,40)","noteIndex":0},"citationItems":[{"id":"GligD0ya/2ztskNRN","uris":["http://zotero.org/users/4891041/items/5KWYNT92"],"uri":["http://zotero.org/users/4891041/items/5KWYNT92"],"itemData":{"id":"oA0xZrzr/qs2dty0C","type":"article-journal","title":"Weak Satiety Responsiveness Is a Reliable Trait Associated with Hedonic Risk Factors for Overeating among Women","container-title":"Nutrients","page":"7421-7436","volume":"7","issue":"9","source":"PubMed","abstract":"Some individuals exhibit a weak satiety response to food and may be susceptible to overconsumption. The current study identified women showing consistently low or high satiety responses to standardised servings of food across four separate days and compared them on behavioural, psychological and physiological risk factors for overeating and future weight gain. In a crossover design, 30 female participants (age: 28.0 ± 10.6; body mass index (BMI): 23.1 ± 3.0) recorded sensations of hunger in the post-prandial period following four graded energy level breakfasts. Satiety quotients were calculated to compare individuals on satiety responsiveness across conditions. Body composition, resting metabolic rate (RMR), energy intake, food reward and craving, and eating behaviour traits were assessed under controlled laboratory conditions. A distinct low satiety phenotype (LSP) was identified with good consistency across separate study days. These individuals had a higher RMR, greater levels of disinhibition and reported feeling lower control over food cravings. Further, they consumed more energy and exhibited greater wanting for high-fat food. The inverse pattern of characteristics was observed in those exhibiting a consistently high satiety phenotype (HSP). Weak satiety responsiveness is a reliable trait identifiable using the satiety quotient. The LSP was characterised by distinct behavioural and psychological characteristics indicating a risk for overeating, compared to HSP.","DOI":"10.3390/nu7095345","ISSN":"2072-6643","note":"PMID: 26404367\nPMCID: PMC4586540","journalAbbreviation":"Nutrients","language":"eng","author":[{"family":"Dalton","given":"Michelle"},{"family":"Hollingworth","given":"Sophie"},{"family":"Blundell","given":"John"},{"family":"Finlayson","given":"Graham"}],"issued":{"date-parts":[["2015",9,4]]}}},{"id":149,"uris":["http://zotero.org/users/4891041/items/JDRMI6WY"],"uri":["http://zotero.org/users/4891041/items/JDRMI6WY"],"itemData":{"id":149,"type":"article-journal","abstract":"Some individuals exhibit a consistently weak satiety response to food and as a result may be susceptible to overconsumption. Snack foods contribute substantially to daily energy intake; however different types of snacks vary markedly in their impact on satiety per calorie consumed. The purpose of this study was firstly to examine individual differences in satiety responsiveness. Then compare the effect of consuming different snack foods on measures of appetite and food hedonics in women systematically classified as weak or strong satiety responders. In a crossover design, 42 female participants (age: 26.0 ±7.9; BMI: 22.0 ±2.0) consumed three different mid-morning snacks: raw almonds, savoury crackers or water. Appetite sensations, energy intake, food reward and craving were assessed under controlled laboratory conditions. Satiety responsiveness was determined using the satiety quotient (SQ). A distinct low satiety phenotype (LSP) was identified. The LSP consumed more energy and reported greater craving for sweet foods compared to the high satiety phenotype. In addition, they reported greater levels of hunger, desire to eat and prospective consumption. Consumption of almonds had a greater satiating efficiency in the LSP compared to the comparator snack (crackers). Weak satiety responsiveness is a reliable trait which can be identified using the SQ. The LSP is characterised by behavioural and psychological characteristics associated with risk for overconsumption. Furthermore, substitution of certain snack foods may improve the satiety responsiveness of these individuals. Research funded by Almond Board of California.","container-title":"Appetite","ISSN":"0195-6663","page":"458","title":"Evaluation of the influence of different snack foods on appetite control in the low satiety phenotype","volume":"123","author":[{"family":"Hollingworth","given":"S"},{"family":"Dalton","given":"M"},{"family":"Blundell","given":"J"},{"family":"Finlayson","given":"G"}],"issued":{"date-parts":[["2018"]]}}},{"id":13,"uris":["http://zotero.org/users/4891041/items/CBXY7PBD"],"uri":["http://zotero.org/users/4891041/items/CBXY7PBD"],"itemData":{"id":13,"type":"article-journal","abstract":"The aim of this study was to verify if the addition of satiating nutrients and a satiating context effect could influence appetite sensations, spontaneous energy intake and food appreciation under conditions of standardized energy density of a meal. Eighteen non-obese men were submitted to a control, a satiating, and a context effect condition composed of a standardized breakfast and an ad libitum test lunch (macaroni entrée plus chocolate cake). The satiating macaroni contained more proteins, unsaturated fats, fibres and calcium than the control macaroni despite similar energy density, appearance and palatability. In the context effect condition, participants believed they were eating \"a highly satiating macaroni\", but were served the control macaroni. Appreciation of the macaronis, quantities of macaroni and cake consumed and 4-h satiating potential were measured for each condition. Quantities of macaroni and dessert consumed did not differ between conditions. Satiating potential was greater for the context effect meal compared to the control and/or the satiating meals up to 4h after its consumption. The context effect macaroni obtained higher appreciation rates than the control and the satiating macaronis. The context effect may positively influence the appreciation toward a meal and contribute to increase its satiety potential for many hours.","container-title":"Appetite","DOI":"10.1016/j.appet.2011.11.007","ISSN":"1095-8304","issue":"1","journalAbbreviation":"Appetite","language":"eng","note":"PMID: 22100660","page":"354-363","source":"PubMed","title":"Functional food and satiety. Impact of a satiating context effect on appetite control of non-obese men","volume":"58","author":[{"family":"Arguin","given":"Hélène"},{"family":"Gagnon-Sweeney","given":"Marlène"},{"family":"Pigeon","given":"Étienne"},{"family":"Tremblay","given":"Angelo"}],"issued":{"date-parts":[["2012",2]]}}}],"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14,15,40)</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s shown in Table 3, 59% (n=17) included both men and wome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xLDhRYKd","properties":{"formattedCitation":"\\super (6\\uc0\\u8211{}8,11,18\\uc0\\u8211{}20,22,23,25,30\\uc0\\u8211{}32,34,36,37,43)\\nosupersub{}","plainCitation":"(6–8,11,18–20,22,23,25,30–32,34,36,37,43)","noteIndex":0},"citationItems":[{"id":"GligD0ya/0kgrNkhd","uris":["http://zotero.org/users/4891041/items/GYVE7GT6"],"uri":["http://zotero.org/users/4891041/items/GYVE7GT6"],"itemData":{"id":256,"type":"article-journal","title":"A satiety quotient: a formulation to assess the satiating effect of food","container-title":"Appetite","page":"291-304","volume":"29","issue":"3","source":"PubMed","abstract":"This paper introduces a satiety quotient (SQ) to assess the satiating effect of an eating episode. This procedure constitutes an improvement on previous measures by considering the satiating effects of the eating episode over time. A satiety quotient was calculated from data obtained from several studies involving the presentation of a preload/meal to young lean male and female subjects. Subjects were presented with preloads/meals of varying composition, and motivation to eat immediately prior to, and periodically following, the eating episode were measured. Food and fluids were not consumed whilst motivation to eat was measured in the post preload/meal period. The SQ was calculated by dividing the difference between ratings of motivation to eat before and after the eating episode (pre minus post) by the weight or energy content of intake during the episode. This quotient relates intake to the rate of return of motivation to eat in the post-ingestive period, a relationship which is not apparent on separate examination of the amount consumed or ratings of motivation to eat. Development of this satiety quotient is a further contribution to the evolution of the concept of quantifying satiating effects of foods, and provides additional information on the effects of food attributes on short-term appetite control.","ISSN":"0195-6663","note":"PMID: 9468762","shortTitle":"A satiety quotient","journalAbbreviation":"Appetite","language":"eng","author":[{"family":"Green","given":"S. M."},{"family":"Delargy","given":"H. J."},{"family":"Joanes","given":"D."},{"family":"Blundell","given":"J. E."}],"issued":{"date-parts":[["1997",12]]}}},{"id":"GligD0ya/Of4ppLPQ","uris":["http://zotero.org/users/4891041/items/CENYH6FR"],"uri":["http://zotero.org/users/4891041/items/CENYH6FR"],"itemData":{"id":340,"type":"article-journal","title":"Effect of exercise on food consumption and appetite sensations in subjects with diabetes","container-title":"Appetite","page":"403-410","volume":"71","source":"PubMed","abstract":"AIM: Evaluate appetite sensations following 60-min moderate intensity exercise and to predict energy intake in adults with diabetes.\nMETHODS: Visual analogue scales measured appetite sensations before and after a fixed test meal. Fasting appetite sensations, 1h post-prandial area under the curve (AUC) and the satiety quotient predicted energy intake. Two measures of energy intake were recorded: (1) following an ad libitum test lunch and (2) a 3-day self-report dietary record. Appetite sensations were assessed in a control condition (rest, C) and when two exercise sessions were performed: one associated with a free (F) blood glucose decrease and one with limited blood glucose decreases i.e. maintained (M) above 4 mmol/l by dextrose infusion.\nRESULTS: 16 generally well-controlled (HbA1c: 7.0 ± 0.6%) subjects (12 with type 1 diabetes, 4 with type 2 diabetes) ate 1020 ± 519, 1170 ± 282 and 1020 ± 304 kcal (NS between conditions nor diabetes type) during the buffet meal following the C, F and M conditions, respectively. Exercise induced a mean blood glucose decrease of 3.7 ± 0.6 and 3.1 ± 0.6 mmol/l for the F and M conditions, respectively. The greater the blood glucose decrease, the greater the appetite sensations of hunger and prospective food consumption measured fasting and before the test meal (all p&lt;0.05) in the whole group. One-hour post-prandial AUC for hunger and desire to eat represented the strongest predictors of ad libitum test lunch energy intake (p&lt;0.05), especially in type 1 diabetes.\nCONCLUSIONS: These results suggest that appetite sensations are predictors of spontaneous energy intake in both diabetes type. Moderate intensity exercise for 60 min induced a positive effect by lowering blood glucose which was associated with appetite sensations. These results support the glucostatic theory of food intake control which protects against exercised-induced blood glucose declines.","DOI":"10.1016/j.appet.2013.08.023","ISSN":"1095-8304","note":"PMID: 24045207","journalAbbreviation":"Appetite","language":"eng","author":[{"family":"Dubé","given":"Marie-Christine"},{"family":"Tremblay","given":"Angelo"},{"family":"Lavoie","given":"Carole"},{"family":"John Weisnagel","given":"S."}],"issued":{"date-parts":[["2013",12]]}}},{"id":"GligD0ya/icYOhQUB","uris":["http://zotero.org/users/4891041/items/FV4DMMXG"],"uri":["http://zotero.org/users/4891041/items/FV4DMMXG"],"itemData":{"id":342,"type":"article-journal","title":"Appetite sensations as a marker of overall intake","container-title":"The British Journal of Nutrition","page":"273-280","volume":"93","issue":"2","source":"PubMed","abstract":"The aim of this study was to evaluate the clinical utility of appetite sensations to characterize individual overall energy intake. A group of men (n 28) and women (n 23) was recruited to record their 'desire to eat', 'hunger', 'fullness' and 'prospective food consumption' (PFC) on visual analogue scales before a standardized meal test, immediately after and every 10 min for a period of 1 h after the meal. The 1 h post-meal area under the curve (1 h AUC) and the satiety quotient (SQ) were calculated for all appetite sensations. In a second visit, all participants were invited to eat three meals in order to measure total energy intake (TEI) and food preferences. Metabolic rate (MR) was also assessed to derive daily relative energy intake (REI) by subtracting this variable from TEI (TEI-MR=REI). The Three-Factor Eating Questionnaire scores were also calculated for all participants. One h AUC for fullness was the appetite sensation most strongly associated with TEI and REI (r-0.42, P&lt; or =0.003 and r-0.32, P&lt; or =0.05, respectively). SQ for fullness was the only predictor of TEI and REI (r-0.42, P&lt; or =0.0003 and r-0.30, P&lt; or =0.05, respectively). Restraint, disinhibition and hunger scores were not associated with appetite sensation variables. These results suggest that the fullness dimension seems to be a useful appetite sensation to predict long-term TEI and REI. Thus, assessment of appetite sensation such as fullness in response to a fixed load may be useful to evaluate individual overall energy intake.","ISSN":"0007-1145","note":"PMID: 15788121","journalAbbreviation":"Br. J. Nutr.","language":"eng","author":[{"family":"Drapeau","given":"Vicky"},{"family":"Blundell","given":"John"},{"family":"Therrien","given":"Fanny"},{"family":"Lawton","given":"Claire"},{"family":"Richard","given":"Denis"},{"family":"Tremblay","given":"Angelo"}],"issued":{"date-parts":[["2005",2]]}}},{"id":"GligD0ya/d2MzCRi3","uris":["http://zotero.org/users/4891041/items/KXC3FI69"],"uri":["http://zotero.org/users/4891041/items/KXC3FI69"],"itemData":{"id":324,"type":"article-journal","title":"The impact of a mental work on food preferences, eating behavior traits and satiety efficiency","container-title":"Physiology &amp; Behavior","page":"191-195","volume":"154","source":"PubMed","abstract":"Sedentary lifestyles, which are partly due to the type of labor being performed, have contributed to the increased prevalence of obesity. In general, labor in a modern context solicits mental work, which has been shown to promote overeating and altered satiety efficiency. The aim of this study was to evaluate the impact of knowledge-based work on food preferences, eating behaviors traits and appetite sensations. The relationship between these effects and the morphological profile was also assessed. A cross-over experimental design was used in this study for which 35 healthy adults (22 men and 13 women (mean age: 24±3years)), were recruited. The participants were randomly assigned the one of the two following conditions: mental work (reading a document and writing a summary of 350 words with the use of a computer) or control (rest in seated position). Each condition lasted 45min, and was followed by a standardized ad libitum buffet-type meal. Measurements included anthropometric variables, ad libitum food intake, appetite sensations before and after each condition, and satiety quotient, a marker of satiety efficiency in response to the meal. Eating behavior traits were also evaluated using the Three-Factor Eating Questionnaire (TFEQ). Eating behaviors (restriction, disinhibition) were not associated with the energy intake in both conditions and in both genders. Women appeared to have a higher energy intake after the mental work condition (p&lt;0.05), which was accompanied by an increased carbohydrate intake (p&lt;0.05). Moreover, participants with the highest waist circumference had lower satiety efficiency (r=0.43, p&lt;0.05) in response to mental work. These results suggest that increased energy intake in response to knowledge-based work is associated with food preference and an altered satiety efficiency in women and individuals with higher waist circumference.","DOI":"10.1016/j.physbeh.2015.11.015","ISSN":"1873-507X","note":"PMID: 26607234","journalAbbreviation":"Physiol. Behav.","language":"eng","author":[{"family":"Salama","given":"Miram"},{"family":"Drapeau","given":"Vicky"},{"family":"Tremblay","given":"Angelo"},{"family":"Pérusse-Lachance","given":"Émilie"}],"issued":{"date-parts":[["2016",2,1]]}}},{"id":151,"uris":["http://zotero.org/users/4891041/items/LHFZYHGD"],"uri":["http://zotero.org/users/4891041/items/LHFZYHGD"],"itemData":{"id":151,"type":"article-journal","abstract":"Manipulation of food's macronutrient composition in order to reduce energy content without compromising satiating capacity may be helpful in body weight control. For cheeses, substituting fat with protein may provide such opportunity. We aimed at examining the acute effect of cheeses with different macronutrient compositions on accumulated energy intake and subjective appetite sensation. A total of thirty-nine normal-weight (average BMI 24.4 kg/m(2)) men and women completed the partly double-blind, randomised crossover study with high-protein/low-fat (HP/LF, 696 kJ), high-protein/high-fat (HP/HF, 976 kJ) and low-protein/high-fat (LP/HF, 771 kJ) cheeses. After overnight fasting, 80 g cheese were served with 70 g bread, 132 g juice and 125 g coffee/tea/water. Ad libitum spaghetti bolognaise was served after 3 h and energy intake assessed. Subjective appetite ratings were assessed using visual analogue scales. Composite appetite scores were calculated and evaluated relatively to energy intake. Total accumulated energy intake was 188.3 (se 97.4) kJ lower when consuming the HP/LF compared with the HP/HF (P &lt;/= 0.05), but, compared with the LP/HF cheese, the difference was not significant (177.0 (se 100.4) kJ lower; P = 0.08). In relation to energy intake, the composite appetite score was lower when consuming the HP/LF compared with the HP/HF (P = 0.003) and the LP/HF (P = 0.007) cheeses. Thereby, no compensatory eating following consumption of the HP/LF compared with the HP/HF cheese was found. The HP/LF cheese resulted in an increased feeling of satiety in relation to its lower energy content compared with both HP/HF and LP/HF cheeses.","archive_location":"29430298","container-title":"J Nutr Sci","DOI":"10.1017/jns.2017.73","ISSN":"2048-6790 (Print) 2048-6790","journalAbbreviation":"Journal of nutritional science","language":"eng","page":"e7","source":"NLM","title":"Macronutrient manipulations of cheese resulted in lower energy content without compromising its satiating capacity","volume":"7","author":[{"family":"Hansen","given":"T. T."},{"family":"Sjodin","given":"A."},{"family":"Ritz","given":"C."},{"family":"Bonnet","given":"S."},{"family":"Korndal","given":"S. K."}],"issued":{"date-parts":[["2018"]]}}},{"id":148,"uris":["http://zotero.org/users/4891041/items/RWS48EJA"],"uri":["http://zotero.org/users/4891041/items/RWS48EJA"],"itemData":{"id":148,"type":"article-journal","abstract":"Although the effects of dietary fat and carbohydrate on satiety are well documented, little is known about the impact of these macronutrients on food hedonics. We examined the effects of ad libitum and isoenergetic meals varying in fat and carbohydrate on satiety, energy intake and food hedonics. In all, sixty-five overweight and obese individuals (BMI=30.9 (sd 3.8) kg/m2) completed two separate test meal days in a randomised order in which they consumed high-fat/low-carbohydrate (HFLC) or low-fat/high-carbohydrate (LFHC) foods. Satiety was measured using subjective appetite ratings to calculate the satiety quotient. Satiation was assessed by intake at ad libitum meals. Hedonic measures of explicit liking (subjective ratings) and implicit wanting (speed of forced choice) for an array of HFLC and LFHC foods were also tested before and after isoenergetic HFLC and LFHC meals. The satiety quotient was greater after ad libitum and isoenergetic meals during the LFHC condition compared with the HFLC condition (P=0.006 and P=0.001, respectively), whereas ad libitum energy intake was lower in the LFHC condition (P&lt;0.001). Importantly, the LFHC meal also reduced explicit liking (P&lt;0.001) and implicit wanting (P=0.011) for HFLC foods compared with the isoenergetic HFLC meal, which failed to suppress the hedonic appeal of subsequent HFLC foods. Therefore, when coupled with increased satiety and lower energy intake, the greater suppression of hedonic appeal for high-fat food seen with LFHC foods provides a further mechanism for why these foods promote better short-term appetite control than HFLC foods.","archive_location":"27001260","container-title":"Br J Nutr","DOI":"10.1017/s0007114516000775","ISSN":"0007-1145","issue":"10","journalAbbreviation":"The British journal of nutrition","language":"eng","page":"1875-84","source":"NLM","title":"Differing effects of high-fat or high-carbohydrate meals on food hedonics in overweight and obese individuals","volume":"115","author":[{"family":"Hopkins","given":"M."},{"family":"Gibbons","given":"C."},{"family":"Caudwell","given":"P."},{"family":"Blundell","given":"J. E."},{"family":"Finlayson","given":"G."}],"issued":{"date-parts":[["2016",5,28]]}}},{"id":139,"uris":["http://zotero.org/users/4891041/items/GPWKIW6Q"],"uri":["http://zotero.org/users/4891041/items/GPWKIW6Q"],"itemData":{"id":139,"type":"article-journal","container-title":"Biological Rhythm Research","ISSN":"0929-1016","issue":"6","page":"917-929","title":"Association of social jetlag experienced by young northerners with their appetite after having breakfast","volume":"48","author":[{"family":"Polugrudov","given":"Artem"},{"family":"Popov","given":"Sergey"},{"family":"Smirnov","given":"Vasily"},{"family":"Panev","given":"Alexander"},{"family":"Ascheulova","given":"Ekaterina"},{"family":"Kuznetsova","given":"Ekaterina"},{"family":"Tserne","given":"Tatyana"},{"family":"Borisenkov","given":"Mikhail"}],"issued":{"date-parts":[["2017"]]}}},{"id":167,"uris":["http://zotero.org/users/4891041/items/LUVUI25B"],"uri":["http://zotero.org/users/4891041/items/LUVUI25B"],"itemData":{"id":167,"type":"article-journal","container-title":"Applied Physiology, Nutrition, and Metabolism","ISSN":"1715-5312","issue":"2","page":"194-202","title":"A randomized, controlled, crossover study of appetite-related sensations after consuming snacks made from buckwheat","volume":"43","author":[{"family":"Defries","given":"Danielle M"},{"family":"Petkau","given":"Jay C"},{"family":"Gregor","given":"Terri"},{"family":"Blewett","given":"Heather"}],"issued":{"date-parts":[["2017"]]}}},{"id":133,"uris":["http://zotero.org/users/4891041/items/ZSS8DDXQ"],"uri":["http://zotero.org/users/4891041/items/ZSS8DDXQ"],"itemData":{"id":133,"type":"article-journal","abstract":"Rationale: The treatment of obesity is an increasing global health priority, yet few effective drug treatments are currently available. The discovery of novel anti-obesity therapies could be assisted by the validation of experimental (translational) medicine models in healthy volunteers that assess efficacy and safety at an early stage of drug development. Objectives: The aim of this study was to examine the effects of the 5-HT2C receptor agonist meta-chlorophenylpiperazine (mCPP) in an experimental medicine model assessing both appetite and mood. Methods: Using a between-subjects, double-blind, placebo-controlled design, 24 male and 24 female participants were randomly assigned to either placebo, 15- or 30-mg mCPP treatment groups. Lunch was eaten from a Universal Eating Monitor (UEM) that measured eating rate, and the participants completed the P1vital® Oxford Emotional Test Battery (ETB) and a series of appetite and mood ratings. Results: mCPP reduced appetite and, in women, enhanced measures of satiation. The drug also enhanced memory for emotional material in the word recall and recognition memory tasks of the ETB. Conclusions: The results provide new insight into the effects of mCPP on appetite, satiety and memory in humans. In addition, our data provide an illustration of the value of measuring changes in appetite and mood in healthy volunteers to determine the potential efficacy and safety of novel anti-obesity drugs. © 2014 Springer-Verlag Berlin Heidelberg.","archive":"Scopus","container-title":"Psychopharmacology","DOI":"10.1007/s00213-013-3409-x","issue":"12","page":"2449-2459","title":"Effects of the 5-HT2C receptor agonist meta- chlorophenylpiperazine on appetite, food intake and emotional processing in healthy volunteers","volume":"231","author":[{"family":"Thomas","given":"J. M."},{"family":"Dourish","given":"C. T."},{"family":"Tomlinson","given":"J. W."},{"family":"Hassan-Smith","given":"Z."},{"family":"Higgs","given":"S."}],"issued":{"date-parts":[["2014"]]}}},{"id":178,"uris":["http://zotero.org/users/4891041/items/H6NJM4Q6"],"uri":["http://zotero.org/users/4891041/items/H6NJM4Q6"],"itemData":{"id":178,"type":"article-journal","container-title":"International Journal of Behavioral Nutrition and Physical Activity","ISSN":"1479-5868","issue":"1","page":"14","title":"Impact of physical activity level and dietary fat content on passive overconsumption of energy in non-obese adults","volume":"14","author":[{"family":"Beaulieu","given":"Kristine"},{"family":"Hopkins","given":"Mark"},{"family":"Blundell","given":"John"},{"family":"Finlayson","given":"Graham"}],"issued":{"date-parts":[["2017"]]}}},{"id":177,"uris":["http://zotero.org/users/4891041/items/IPAY4XDK"],"uri":["http://zotero.org/users/4891041/items/IPAY4XDK"],"itemData":{"id":177,"type":"article-journal","abstract":"Konjac glucomannan (KGM) is a viscous dietary fibre that can form a solid, low-energy gel when hydrated and is commonly consumed in a noodle form (KGM-gel). Increased meal viscosity from gel-forming fibres have been associated with prolonged satiety, but no studies to date have evaluated this effect with KGM-gel. Thus, our objective was to evaluate subsequent food intake and satiety of KGM-gel noodles when replacing a high-carbohydrate preload, in a dose-response manner. Utilising a randomised, controlled, cross-over design, sixteen healthy individuals (twelve females/four males; age: 26·0 (sd 11·8) years; BMI: 23·1 (sd 3·2) kg/m2) received 325 ml volume-matched preloads of three KGM-gel noodle substitution levels: (i) all pasta with no KGM-gel (1849 kJ (442 kcal), control), half pasta and half KGM-gel (1084 kJ (259 kcal), 50-KGM) or no pasta and all KGM-gel (322 kJ (77 kcal), 100-KGM). Satiety was assessed over 90 min followed by an ad libitum dessert. Compared with control, cumulative energy intake was 47 % (-1761 kJ (-421 kcal)) and 23 % (-841 kJ (-201 kcal)) lower for 100-KGM and 50-KGM, respectively (both P&lt;0·001), but no differences in subsequent energy intake was observed. Ratings of hunger were 31 % higher (P=0·03) for 100-KGM when compared with control, and were 19 % lower (P=0·04) for fullness and 28 % higher (P=0·04) for prospective consumption when comparing 100-KGM to 50-KGM. Palatability was similar across all treatments. Replacement of a high-carbohydrate preload with low-energy KGM-gel noodles did not promote additional food intake despite large differences in energy. The energy deficit incurred from partial KGM-gel substitution may have relevance in weight loss regimens, and should be further evaluated beyond the healthy population.","container-title":"British Journal of Nutrition","ISSN":"0007-1145","issue":"1","page":"109-116","title":"The effects of gelled konjac glucomannan fibre on appetite and energy intake in healthy individuals: a randomised cross-over trial","volume":"119","author":[{"family":"Au-Yeung","given":"Fei"},{"family":"Jovanovski","given":"Elena"},{"family":"Jenkins","given":"Alexandra L"},{"family":"Zurbau","given":"Andreea"},{"family":"Ho","given":"Hoang VT"},{"family":"Vuksan","given":"Vladimir"}],"issued":{"date-parts":[["2018"]]}}},{"id":"GligD0ya/VRKtZAWC","uris":["http://zotero.org/users/4891041/items/6V6MBCRY"],"uri":["http://zotero.org/users/4891041/items/6V6MBCRY"],"itemData":{"id":328,"type":"article-journal","title":"The effects of partial sleep restriction and altered sleep timing on appetite and food reward","container-title":"Appetite","page":"48-56","volume":"109","source":"PubMed","abstract":"We examined the effects of partial sleep restriction (PSR) with an advanced wake-time or delayed bedtime on measures of appetite, food reward and subsequent energy intake (EI). Twelve men and 6 women (age: 23 ± 4 years, body fat: 18.8 ± 10.1%) participated in 3 randomized crossover sessions: control (habitual bed- and wake-time), 50% PSR with an advanced wake-time and 50% PSR with a delayed bedtime. Outcome variables included sleep architecture (polysomnography), ad libitum EI (validated food menu), appetite sensations (visual analogue scales), satiety quotient (SQ; mm/100 kcal) and food reward (Leeds Food Preference Questionnaire and the relative-reinforcing value (RRV) of preferred food task). Increased fasting and post-standard breakfast appetite ratings were noted following PSR with an advanced wake-time compared to the control and PSR with a delayed bedtime sessions (Fasting hunger ratings: 77 ± 16 vs. 65 ± 18 and 64 ± 16; P = 0.01; Post-meal hunger AUC: 5982 ± 1781 vs. 4508 ± 2136 and 5198 ± 2201; P = 0.03). Increased explicit wanting and liking for high- relative to low-fat foods were also noted during the advanced wake-time vs. control session (Explicit wanting: -3.5 ± 12.5 vs. -9.3 ± 8.9, P = 0.01; Explicit liking: -1.6 ± 8.5 vs. -7.8 ± 9.6, P = 0.002). No differences in the RRV of preferred food, SQ and ad libitum lunch intake were noted between sessions. These findings suggest that appetite sensations and food reward are increased following PSR with an advanced wake-time, rather than delayed bedtime, vs.\nCONTROL: However, this did not translate into increased EI during a test meal. Given the increasing prevalence of shift workers and incidences of sleep disorders, additional studies are needed to evaluate the prolonged effects of voluntary sleep restriction with altered sleep timing on appetite and EI measurements.","DOI":"10.1016/j.appet.2016.11.020","ISSN":"1095-8304","note":"PMID: 27866988","journalAbbreviation":"Appetite","language":"eng","author":[{"family":"McNeil","given":"Jessica"},{"family":"Forest","given":"Geneviève"},{"family":"Hintze","given":"Luzia Jaeger"},{"family":"Brunet","given":"Jean-François"},{"family":"Finlayson","given":"Graham"},{"family":"Blundell","given":"John E."},{"family":"Doucet","given":"Éric"}],"issued":{"date-parts":[["2017"]],"season":"01"}}},{"id":160,"uris":["http://zotero.org/users/4891041/items/TK3ZBL8D"],"uri":["http://zotero.org/users/4891041/items/TK3ZBL8D"],"itemData":{"id":160,"type":"article-journal","abstract":"Seven kinds of milled rice representing four types of apparent amylose content (AC) were cooked at varying water-rice ratio to yield comparable cooked rice hardness. Water-rice ratio increased with AC. Cooked rice was then subjected to estimation of satiety in nine normal subjects after measurement of their glycemic index (GI). Results validated the inverse relationship between AC and GI among the non-waxy rice varieties, but did not indicate association of AC with satiety indexes, namely, satiety quotient and 2 h post-meal intake of common cooked rice. Variation in cooked rice satiety was due to difference in dry matter content and not to the same weight of the test rice samples. Further satiety study with longer feeding period using the same rice as the test meal for the post-meal period is recommended to verify effects of AC on energy intake.","archive_location":"WOS:000321160600007","container-title":"Philippine Agricultural Scientist","ISSN":"0031-7454","issue":"2","journalAbbreviation":"Philipp. Agric. Sci.","language":"English","page":"179-186","title":"Short-Term Satiety of Cooked Philippine Rices of Varying Apparent Amy lose Content and Glycemic Index","volume":"96","author":[{"family":"Felix","given":"A. D."},{"family":"Trinidad","given":"T. P."},{"family":"Tuano","given":"A. P. P."},{"family":"Juliano","given":"B. O."}],"issued":{"date-parts":[["2013",6]]}}},{"id":145,"uris":["http://zotero.org/users/4891041/items/IXKLK9CP"],"uri":["http://zotero.org/users/4891041/items/IXKLK9CP"],"itemData":{"id":145,"type":"article-journal","container-title":"Journal of Food Technology","ISSN":"1684-8462","issue":"2","page":"67-73","title":"The effect of a pre-load meal containing resistant starch on spontaneousfood intake and glucose and insulin responses","volume":"8","author":[{"family":"Kendall","given":"Cyril WC"},{"family":"Esfahani","given":"Amin"},{"family":"Sanders","given":"Lisa M"},{"family":"Potter","given":"Susan M"},{"family":"Vidgen","given":"Edward"}],"issued":{"date-parts":[["2010"]]}}},{"id":159,"uris":["http://zotero.org/users/4891041/items/ZZ2P7DEQ"],"uri":["http://zotero.org/users/4891041/items/ZZ2P7DEQ"],"itemData":{"id":159,"type":"article-journal","abstract":"The study was conducted to determine the short-term satiety of brown and milled rice forms of modern Philippine rice varieties of wider range of apparent amylose content (AC) types, and differing in glycemic index (GI). Brown and milled rices representing waxy, low-AC, intermediate-AC and high-AC types were cooked to comparable hardness by adjusting water-rice ratio. The rice samples were subjected to estimation of satiety in 12 normal Filipino subjects using a randomized, crossover study design. Short-term satiety indexes used were: 1) satiety quotient (SQ) for four parameters, namely hunger, fullness, desire to eat, and prospective consumption; 2) overall satiety index (SI); and 3) 2-h post meal common cooked rice intake. SQ for the four parameters and SI were comparable across AC types. Consistent with earlier studies, milled rice satiety was independent of AC, as well as of its GI. Meanwhile, there was a tendency for both SQ and SI to be higher in brown rice than in milled rice, and SI had strong positive correlation with dietary fiber (DF) content. Contrary however to hypothesis, the higher SQ and SI for brown rice was not translated into lower subsequent food intake after 2 h. Common cooked rice intake was not affected by DF content. Cooking method, water-rice ratio, water content, hardness (tenderness) and stickiness of cooked rice may have complicated the findings. These have to be further elucidated, together with the roles of cognitive cues and sensory qualities. Follow-up studies of longer duration and to include physiological biomarkers are likewise suggested.","archive_location":"WOS:000374721200007","container-title":"Philippine Journal of Crop Science","ISSN":"0115-463X","issue":"1","journalAbbreviation":"Philipp. J. Crop Sci.","language":"English","page":"52-59","title":"Short-term Satiety of Brown Rice and Milled Rice","volume":"41","author":[{"family":"Felix","given":"A. D."},{"family":"Tuano","given":"A. P. P."},{"family":"Mallillin","given":"A. C."},{"family":"Trinidad","given":"T. P."},{"family":"Juliano","given":"B. O."}],"issued":{"date-parts":[["2016",4]]}}},{"id":131,"uris":["http://zotero.org/users/4891041/items/F3N923WD"],"uri":["http://zotero.org/users/4891041/items/F3N923WD"],"itemData":{"id":131,"type":"article-journal","container-title":"Appetite","page":"104500","title":"Satiety Responsiveness but not Food Reward is modified in response to an acute bout of low versus high intensity exercise in healthy adults","volume":"145","author":[{"family":"Thivel","given":"David"},{"family":"Fillon","given":"Alicia"},{"family":"Genin","given":"Pauline Manon"},{"family":"Miguet","given":"Maud"},{"family":"Khammassi","given":"Marwa"},{"family":"Pereira","given":"Bruno"},{"family":"Boirie","given":"Yves"},{"family":"Duclos","given":"Martine"},{"family":"Drapeau","given":"Vicky"},{"family":"Blundell","given":"John"},{"family":"Tremblay","given":"Angelo"},{"family":"Finlayson","given":"Graham"},{"family":"Mathieu","given":"Marie-Eve"},{"family":"Metz","given":"Lore"}],"issued":{"date-parts":[["2020",2]]}}},{"id":150,"uris":["http://zotero.org/users/4891041/items/E49FTF9W"],"uri":["http://zotero.org/users/4891041/items/E49FTF9W"],"itemData":{"id":150,"type":"article-journal","abstract":"The aim was to investigate relationships between activity related energy expenditure (AREE), appetite ratings and energy intake (El) in a sample of 40 male (26.4 years; BMI 23.5 kg/m(2)) and 42 female (26.9 years; BMI 22.4 kg/m(2)) participants. AREE was expressed as the residual value of the regression between total daily EE (by doubly labeled water) and resting EE (by indirect calorimetry). El was measured using an ad libitum buffet meal and visual analogue scales measured subjective appetite ratings before and after the meal. AREE was divided into low, middle and high sex-specific tertiles. General linear models were used to investigate differences in appetite ratings and El across AREE tertiles. Before the meal, males in the high AREE tertile had significantly lower desire to eat and lower prospective food consumption and higher feelings of fullness compared to those in the low tertile. Males in the middle tertile had significantly higher satiety quotients after the meal and lower El compared to the other tertiles. No significant differences across tertiles were found in females. Sex differences in relationships between AREE, appetite ratings and El may lead to differing patterns of El and subsequent weight maintenance. (C) 2013 Elsevier Ltd. All rights reserved.","archive_location":"WOS:000320221800001","container-title":"Appetite","DOI":"10.1016/j.appet.2013.03.005","ISSN":"0195-6663","journalAbbreviation":"Appetite","language":"English","page":"1-7","title":"Activity related energy expenditure, appetite and energy intake. Potential implications for weight management","volume":"67","author":[{"family":"Harrington","given":"D. M."},{"family":"Martin","given":"C. K."},{"family":"Ravussin","given":"E."},{"family":"Katzmarzyk","given":"P. T."}],"issued":{"date-parts":[["2013",8]]}}}],"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rPr>
        <w:t>(6–8,11,18–20,22,23,25,30–32,34,36,37,43)</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hile 24% (n=7) included only me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JnvQC8rQ","properties":{"formattedCitation":"\\super (13,21,24,26,29,33,40)\\nosupersub{}","plainCitation":"(13,21,24,26,29,33,40)","noteIndex":0},"citationItems":[{"id":174,"uris":["http://zotero.org/users/4891041/items/B944ZWP7"],"uri":["http://zotero.org/users/4891041/items/B944ZWP7"],"itemData":{"id":174,"type":"article-journal","abstract":"There is evidence for health benefits from 'Palaeolithic' diets; however, there are a few data on the acute effects of rationally designed Palaeolithic-type meals. In the present study, we used Palaeolithic diet principles to construct meals comprising readily available ingredients: fish and a variety of plants, selected to be rich in fibre and phyto-nutrients. We investigated the acute effects of two Palaeolithic-type meals (PAL 1 and PAL 2) and a reference meal based on WHO guidelines (REF), on blood glucose control, gut hormone responses and appetite regulation. Using a randomised cross-over trial design, healthy subjects were given three meals on separate occasions. PAL2 and REF were matched for energy, protein, fat and carbohydrates; PAL1 contained more protein and energy. Plasma glucose, insulin, glucagon-like peptide-1 (GLP-1), glucose-dependent insulinotropic peptide (GIP) and peptide YY (PYY) concentrations were measured over a period of 180 min. Satiation was assessed using electronic visual analogue scale (EVAS) scores. GLP-1 and PYY concentrations were significantly increased across 180 min for both PAL1 (P= 0.001 and P&lt; 0.001) and PAL2 (P= 0.011 and P= 0.003) compared with the REF. Concomitant EVAS scores showed increased satiety. By contrast, GIP concentration was significantly suppressed. Positive incremental AUC over 120 min for glucose and insulin did not differ between the meals. Consumption of meals based on Palaeolithic diet principles resulted in significant increases in incretin and anorectic gut hormones and increased perceived satiety. Surprisingly, this was independent of the energy or protein content of the meal and therefore suggests potential benefits for reduced risk of obesity.","archive_location":"25661189","container-title":"Br J Nutr","DOI":"10.1017/s0007114514004012","ISSN":"0007-1145","issue":"4","journalAbbreviation":"The British journal of nutrition","language":"eng","page":"574-84","source":"NLM","title":"Plant-rich mixed meals based on Palaeolithic diet principles have a dramatic impact on incretin, peptide YY and satiety response, but show little effect on glucose and insulin homeostasis: an acute-effects randomised study","volume":"113","author":[{"family":"Bligh","given":"H. F."},{"family":"Godsland","given":"I. F."},{"family":"Frost","given":"G."},{"family":"Hunter","given":"K. J."},{"family":"Murray","given":"P."},{"family":"MacAulay","given":"K."},{"family":"Hyliands","given":"D."},{"family":"Talbot","given":"D. C."},{"family":"Casey","given":"J."},{"family":"Mulder","given":"T. P."},{"family":"Berry","given":"M. J."}],"issued":{"date-parts":[["2015",2,28]]}}},{"id":135,"uris":["http://zotero.org/users/4891041/items/NNPAKEBP"],"uri":["http://zotero.org/users/4891041/items/NNPAKEBP"],"itemData":{"id":135,"type":"article-journal","abstract":"Our aim was to examine the effects of GLP-1 and PYY3-36 separately and in combination, on energy intake, energy expenditure, appetite sensations, glucose and fat metabolism, ghrelin, and vital signs in healthy overweight men. Twenty-five healthy male subjects participated in this randomized, double-blinded, placebo-controlled, four-arm crossover study (BMI 29 ± 3 kg/m2, age 33 ± 9 yr). On separate days they received a 150-min intravenous infusion of 1) 0.8 pmol·kg-1·min-1 PYY3-36, 2) 1.0 pmol·kg-1·min-1 GLP-1, 3) GLP-1 + PYY3-3, or 4) placebo. Ad libitum energy intake was assessed during the final 30 min. Measurements of appetite sensations, energy expenditure and fat oxidation, vital signs, and blood variables were collected throughout the infusion period. No effect on energy intake was found after monoinfusions of PYY3-36 (-4.2 ± 4.8%, P = 0.8) or GLP-1 (-3.0 ± 4.5%, P = 0.9). However, the coinfusion reduced energy intake compared with placebo (-30.4 ± 6.5%, P &amp;lt; 0.0001) and more than the sum of the monoinfusions (P &amp;lt; 0.001), demonstrating a synergistic effect. Coinfusion slightly increased sensation of nausea (P &amp;lt; 0.05), but this effect could not explain the effect on energy intake. A decrease in plasma ghrelin was found after all treatments compared with placebo (all P &amp;lt; 0.05); however, infusions of GLP-1 + PYY3-36 resulted in an additional decrease compared with the monoinfusions (both P &amp;lt; 0.01). We conclude that coinfusion of GLP-1 and PYY3-36 exerted a synergistic effect on energy intake. The satiating effect of the meal was enhanced by GLP-1 and PYY3-36 in combination compared with placebo. Coinfusion was accompanied by slightly increased nausea and a decrease in plasma ghrelin, but neither of these factors could explain the reduction in energy intake. © 2014 the American Physiological Society.","archive":"Scopus","container-title":"American Journal of Physiology - Endocrinology and Metabolism","DOI":"10.1152/ajpendo.00569.2013","issue":"11","page":"E1248-E1256","title":"Effects of PYY3-36 and GLP-1 on energy intake, energy expenditure, and appetite in overweight men","volume":"306","author":[{"family":"Schmidt","given":"J. B."},{"family":"Gregersen","given":"N. T."},{"family":"Pedersen","given":"S. D."},{"family":"Arentoft","given":"J. L."},{"family":"Ritz","given":"C."},{"family":"Schwartz","given":"T. W."},{"family":"Holst","given":"J. J."},{"family":"Astrup","given":"A."},{"family":"Sjödin","given":"A."}],"issued":{"date-parts":[["2014"]]}}},{"id":169,"uris":["http://zotero.org/users/4891041/items/LULKIWX5"],"uri":["http://zotero.org/users/4891041/items/LULKIWX5"],"itemData":{"id":169,"type":"article-journal","container-title":"Diabetologia","ISSN":"0012-186X","issue":"5","page":"838-848","title":"Effect of pramlintide on satiety and food intake in obese subjects and subjects with type 2 diabetes","volume":"48","author":[{"family":"Chapman","given":"I"},{"family":"Parker","given":"B"},{"family":"Doran","given":"S"},{"family":"Feinle-Bisset","given":"C"},{"family":"Wishart","given":"J"},{"family":"Strobel","given":"S"},{"family":"Wang","given":"Y"},{"family":"Burns","given":"C"},{"family":"Lush","given":"C"},{"family":"Weyer","given":"C"}],"issued":{"date-parts":[["2005"]]}}},{"id":142,"uris":["http://zotero.org/users/4891041/items/QCB9G8BE"],"uri":["http://zotero.org/users/4891041/items/QCB9G8BE"],"itemData":{"id":142,"type":"article-journal","abstract":"We examined satiety quotient (SQ) and energy intake (El) according to sleep duration, quality and timing. Seventy-five overweight/ obese men (age: 41.1 +/- 5.8 years; body mass index: 33.6 +/- 2.9 kg/m(2)) completed visual analogue scales for appetite sensations before, immediately after and every 10 minutes for 1 hour following a standardized breakfast. The mean SQ (primary outcome of the study) was calculated from four appetite sensations. The Pittsburgh Sleep Quality Index identified short-duration (&lt;7 h/night) and 'recommended sleep duration' (&gt;= 7 h/night) sleepers, poor (score &gt;= 5)- and good (score &lt;5)-quality sleepers and late (midpoint of sleep &gt;0230 hours) and early (midpoint of sleep &lt;= 0230 hours) sleepers. A 3-day food record and buffet-style meal assessed the El. Short-duration sleepers had a lower mean SQ compared with recommended sleep duration sleepers (6.5 +/- 4.9 vs 8.8 +/- 4.3 mm/100 kcal; P=0.04). The mean SQ between poor and good (6.9 +/- 4.6 vs 8.7 +/- 4.6 mm/100 kcal; P=0.11) and that between early and late (8.99 +/- 5.10 vs 9.32 +/- 4.02 mm/100 kcal; P=0.78) sleepers were not significantly different. El did not differ between the sleep groups. Thus, short-duration sleepers had a lower mean SQ compared with recommended sleep duration sleepers. However, this did not coincide with an increased El.","archive_location":"WOS:000327925600017","container-title":"European Journal of Clinical Nutrition","DOI":"10.1038/ejcn.2013.204","ISSN":"0954-3007","issue":"12","journalAbbreviation":"Eur. J. Clin. Nutr.","language":"English","page":"1328-1330","title":"Short sleep duration is associated with a lower mean satiety quotient in overweight and obese men","volume":"67","author":[{"family":"McNeil","given":"J."},{"family":"Drapeau","given":"V."},{"family":"Gallant","given":"A. R."},{"family":"Tremblay","given":"A."},{"family":"Doucet","given":"E."},{"family":"Chaput","given":"J. P."}],"issued":{"date-parts":[["2013",12]]}}},{"id":13,"uris":["http://zotero.org/users/4891041/items/CBXY7PBD"],"uri":["http://zotero.org/users/4891041/items/CBXY7PBD"],"itemData":{"id":13,"type":"article-journal","abstract":"The aim of this study was to verify if the addition of satiating nutrients and a satiating context effect could influence appetite sensations, spontaneous energy intake and food appreciation under conditions of standardized energy density of a meal. Eighteen non-obese men were submitted to a control, a satiating, and a context effect condition composed of a standardized breakfast and an ad libitum test lunch (macaroni entrée plus chocolate cake). The satiating macaroni contained more proteins, unsaturated fats, fibres and calcium than the control macaroni despite similar energy density, appearance and palatability. In the context effect condition, participants believed they were eating \"a highly satiating macaroni\", but were served the control macaroni. Appreciation of the macaronis, quantities of macaroni and cake consumed and 4-h satiating potential were measured for each condition. Quantities of macaroni and dessert consumed did not differ between conditions. Satiating potential was greater for the context effect meal compared to the control and/or the satiating meals up to 4h after its consumption. The context effect macaroni obtained higher appreciation rates than the control and the satiating macaronis. The context effect may positively influence the appreciation toward a meal and contribute to increase its satiety potential for many hours.","container-title":"Appetite","DOI":"10.1016/j.appet.2011.11.007","ISSN":"1095-8304","issue":"1","journalAbbreviation":"Appetite","language":"eng","note":"PMID: 22100660","page":"354-363","source":"PubMed","title":"Functional food and satiety. Impact of a satiating context effect on appetite control of non-obese men","volume":"58","author":[{"family":"Arguin","given":"Hélène"},{"family":"Gagnon-Sweeney","given":"Marlène"},{"family":"Pigeon","given":"Étienne"},{"family":"Tremblay","given":"Angelo"}],"issued":{"date-parts":[["2012",2]]}}},{"id":154,"uris":["http://zotero.org/users/4891041/items/RKCCRKYT"],"uri":["http://zotero.org/users/4891041/items/RKCCRKYT"],"itemData":{"id":154,"type":"article-journal","container-title":"Appetite","ISSN":"0195-6663","page":"375-382","title":"Postprandial suppression of appetite is more reproducible at a group than an individual level: Implications for assessing inter-individual variability","volume":"108","author":[{"family":"Gonzalez","given":"Javier T"},{"family":"Frampton","given":"James"},{"family":"Deighton","given":"Kevin"}],"issued":{"date-parts":[["2017"]]}}},{"id":3,"uris":["http://zotero.org/users/4891041/items/NN83UR6U"],"uri":["http://zotero.org/users/4891041/items/NN83UR6U"],"itemData":{"id":3,"type":"article-journal","abstract":"Some individuals report weak appetite sensations and thus, have higher susceptibility to overeating. The aim of this study was (1) to evaluate the reliability of the satiety quotient (SQ), a marker of satiety efficiency; (2) to characterize the biopsychobehavioural profiles of individual presenting low satiety efficiency, i.e. the low satiety phenotype and (3) to document the impact of a weight loss program on these profiles. Sixty-nine obese men (BMI 33.6±3.0 kg/m², age 41.5±5.7 years) participated in a 16-week, non-restrictive weight loss intervention. Visual analog scales for appetite sensations in response to a test-meal were completed twice at baseline. Blood samples were collected before and during one test-meal. Questionnaires were administered before and after the intervention. The mean SQ showed good reliability (ICC=0.67). Baseline SQ scores tended to be negatively correlated with external hunger, anxiety and night eating symptoms (p&lt;0.10). Moreover, the low satiety phenotype showed a lower cortisol response to the test-meal (p&lt;0.05). The SQ seems to be a reliable marker of weaker appetite sensation responses. Stress/anxiety could be involved in the low satiety phenotype but did not influence the biopsychobehavioural changes in response to the intervention.","container-title":"Appetite","DOI":"10.1016/j.appet.2013.05.022","ISSN":"1095-8304","journalAbbreviation":"Appetite","language":"eng","note":"PMID: 23792908","page":"67-72","source":"PubMed","title":"Behavioural and metabolic characterisation of the low satiety phenotype","volume":"70","author":[{"family":"Drapeau","given":"Vicky"},{"family":"Blundell","given":"J."},{"family":"Gallant","given":"A. R."},{"family":"Arguin","given":"H."},{"family":"Després","given":"J.-P."},{"family":"Lamarche","given":"B."},{"family":"Tremblay","given":"A."}],"issued":{"date-parts":[["2013",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rPr>
        <w:t>(13,21,24,26,29,33,40)</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17% (n=5) only wome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vyWcQ5rJ","properties":{"formattedCitation":"\\super (14,15,27,28,35)\\nosupersub{}","plainCitation":"(14,15,27,28,35)","noteIndex":0},"citationItems":[{"id":"GligD0ya/2ztskNRN","uris":["http://zotero.org/users/4891041/items/5KWYNT92"],"uri":["http://zotero.org/users/4891041/items/5KWYNT92"],"itemData":{"id":354,"type":"article-journal","title":"Weak Satiety Responsiveness Is a Reliable Trait Associated with Hedonic Risk Factors for Overeating among Women","container-title":"Nutrients","page":"7421-7436","volume":"7","issue":"9","source":"PubMed","abstract":"Some individuals exhibit a weak satiety response to food and may be susceptible to overconsumption. The current study identified women showing consistently low or high satiety responses to standardised servings of food across four separate days and compared them on behavioural, psychological and physiological risk factors for overeating and future weight gain. In a crossover design, 30 female participants (age: 28.0 ± 10.6; body mass index (BMI): 23.1 ± 3.0) recorded sensations of hunger in the post-prandial period following four graded energy level breakfasts. Satiety quotients were calculated to compare individuals on satiety responsiveness across conditions. Body composition, resting metabolic rate (RMR), energy intake, food reward and craving, and eating behaviour traits were assessed under controlled laboratory conditions. A distinct low satiety phenotype (LSP) was identified with good consistency across separate study days. These individuals had a higher RMR, greater levels of disinhibition and reported feeling lower control over food cravings. Further, they consumed more energy and exhibited greater wanting for high-fat food. The inverse pattern of characteristics was observed in those exhibiting a consistently high satiety phenotype (HSP). Weak satiety responsiveness is a reliable trait identifiable using the satiety quotient. The LSP was characterised by distinct behavioural and psychological characteristics indicating a risk for overeating, compared to HSP.","DOI":"10.3390/nu7095345","ISSN":"2072-6643","note":"PMID: 26404367\nPMCID: PMC4586540","journalAbbreviation":"Nutrients","language":"eng","author":[{"family":"Dalton","given":"Michelle"},{"family":"Hollingworth","given":"Sophie"},{"family":"Blundell","given":"John"},{"family":"Finlayson","given":"Graham"}],"issued":{"date-parts":[["2015",9,4]]}}},{"id":149,"uris":["http://zotero.org/users/4891041/items/JDRMI6WY"],"uri":["http://zotero.org/users/4891041/items/JDRMI6WY"],"itemData":{"id":149,"type":"article-journal","abstract":"Some individuals exhibit a consistently weak satiety response to food and as a result may be susceptible to overconsumption. Snack foods contribute substantially to daily energy intake; however different types of snacks vary markedly in their impact on satiety per calorie consumed. The purpose of this study was firstly to examine individual differences in satiety responsiveness. Then compare the effect of consuming different snack foods on measures of appetite and food hedonics in women systematically classified as weak or strong satiety responders. In a crossover design, 42 female participants (age: 26.0 ±7.9; BMI: 22.0 ±2.0) consumed three different mid-morning snacks: raw almonds, savoury crackers or water. Appetite sensations, energy intake, food reward and craving were assessed under controlled laboratory conditions. Satiety responsiveness was determined using the satiety quotient (SQ). A distinct low satiety phenotype (LSP) was identified. The LSP consumed more energy and reported greater craving for sweet foods compared to the high satiety phenotype. In addition, they reported greater levels of hunger, desire to eat and prospective consumption. Consumption of almonds had a greater satiating efficiency in the LSP compared to the comparator snack (crackers). Weak satiety responsiveness is a reliable trait which can be identified using the SQ. The LSP is characterised by behavioural and psychological characteristics associated with risk for overconsumption. Furthermore, substitution of certain snack foods may improve the satiety responsiveness of these individuals. Research funded by Almond Board of California.","container-title":"Appetite","ISSN":"0195-6663","page":"458","title":"Evaluation of the influence of different snack foods on appetite control in the low satiety phenotype","volume":"123","author":[{"family":"Hollingworth","given":"S"},{"family":"Dalton","given":"M"},{"family":"Blundell","given":"J"},{"family":"Finlayson","given":"G"}],"issued":{"date-parts":[["2018"]]}}},{"id":143,"uris":["http://zotero.org/users/4891041/items/SJPJWARL"],"uri":["http://zotero.org/users/4891041/items/SJPJWARL"],"itemData":{"id":143,"type":"article-journal","container-title":"Physiology &amp; behavior","ISSN":"0031-9384","page":"61-69","title":"Effect of fiber and protein-enriched pasta formulations on satiety-related sensations and afternoon snacking in Italian healthy female subjects","volume":"185","author":[{"family":"Martini","given":"Daniela"},{"family":"Brusamolino","given":"Antonella"},{"family":"Del Bo","given":"Cristian"},{"family":"Laureati","given":"Monica"},{"family":"Porrini","given":"Marisa"},{"family":"Riso","given":"Patrizia"}],"issued":{"date-parts":[["2018"]]}}},{"id":175,"uris":["http://zotero.org/users/4891041/items/PKVTFGPG"],"uri":["http://zotero.org/users/4891041/items/PKVTFGPG"],"itemData":{"id":175,"type":"article-journal","container-title":"Appetite","ISSN":"0195-6663","issue":"1","page":"21-27","title":"Effects of neuromedin-β on caloric compensation, eating behaviours and habitual food intake","volume":"57","author":[{"family":"Blanchet","given":"Rosanne"},{"family":"Lemieux","given":"Simone"},{"family":"Couture","given":"Patrick"},{"family":"Bouchard","given":"Luigi"},{"family":"Vohl","given":"Marie-Claude"},{"family":"Pérusse","given":"Louis"}],"issued":{"date-parts":[["2011"]]}}},{"id":158,"uris":["http://zotero.org/users/4891041/items/RHU3W79H"],"uri":["http://zotero.org/users/4891041/items/RHU3W79H"],"itemData":{"id":158,"type":"article-journal","container-title":"The Journal of nutrition","ISSN":"0022-3166","issue":"1","page":"125-130","title":"Susceptibility to Overeating Affects the Impact of Savory or Sweet Drinks on Satiation, Reward, and Food Intake in Nonobese Women–3","volume":"142","author":[{"family":"Finlayson","given":"Graham"},{"family":"Bordes","given":"Isabelle"},{"family":"Griffioen-Roose","given":"Sanne"},{"family":"Graaf","given":"Cees","non-dropping-particle":"de"},{"family":"Blundell","given":"John E"}],"issued":{"date-parts":[["20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14,15,27,28,35)</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mong the studies, 21 enrolled medically healthy and non-obese adult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J4blWQQu","properties":{"formattedCitation":"\\super (6,11,14,15,18,20\\uc0\\u8211{}23,25,27,30\\uc0\\u8211{}37,40,43)\\nosupersub{}","plainCitation":"(6,11,14,15,18,20–23,25,27,30–37,40,43)","noteIndex":0},"citationItems":[{"id":"GligD0ya/0kgrNkhd","uris":["http://zotero.org/users/4891041/items/GYVE7GT6"],"uri":["http://zotero.org/users/4891041/items/GYVE7GT6"],"itemData":{"id":256,"type":"article-journal","title":"A satiety quotient: a formulation to assess the satiating effect of food","container-title":"Appetite","page":"291-304","volume":"29","issue":"3","source":"PubMed","abstract":"This paper introduces a satiety quotient (SQ) to assess the satiating effect of an eating episode. This procedure constitutes an improvement on previous measures by considering the satiating effects of the eating episode over time. A satiety quotient was calculated from data obtained from several studies involving the presentation of a preload/meal to young lean male and female subjects. Subjects were presented with preloads/meals of varying composition, and motivation to eat immediately prior to, and periodically following, the eating episode were measured. Food and fluids were not consumed whilst motivation to eat was measured in the post preload/meal period. The SQ was calculated by dividing the difference between ratings of motivation to eat before and after the eating episode (pre minus post) by the weight or energy content of intake during the episode. This quotient relates intake to the rate of return of motivation to eat in the post-ingestive period, a relationship which is not apparent on separate examination of the amount consumed or ratings of motivation to eat. Development of this satiety quotient is a further contribution to the evolution of the concept of quantifying satiating effects of foods, and provides additional information on the effects of food attributes on short-term appetite control.","ISSN":"0195-6663","note":"PMID: 9468762","shortTitle":"A satiety quotient","journalAbbreviation":"Appetite","language":"eng","author":[{"family":"Green","given":"S. M."},{"family":"Delargy","given":"H. J."},{"family":"Joanes","given":"D."},{"family":"Blundell","given":"J. E."}],"issued":{"date-parts":[["1997",12]]}}},{"id":"GligD0ya/d2MzCRi3","uris":["http://zotero.org/users/4891041/items/KXC3FI69"],"uri":["http://zotero.org/users/4891041/items/KXC3FI69"],"itemData":{"id":324,"type":"article-journal","title":"The impact of a mental work on food preferences, eating behavior traits and satiety efficiency","container-title":"Physiology &amp; Behavior","page":"191-195","volume":"154","source":"PubMed","abstract":"Sedentary lifestyles, which are partly due to the type of labor being performed, have contributed to the increased prevalence of obesity. In general, labor in a modern context solicits mental work, which has been shown to promote overeating and altered satiety efficiency. The aim of this study was to evaluate the impact of knowledge-based work on food preferences, eating behaviors traits and appetite sensations. The relationship between these effects and the morphological profile was also assessed. A cross-over experimental design was used in this study for which 35 healthy adults (22 men and 13 women (mean age: 24±3years)), were recruited. The participants were randomly assigned the one of the two following conditions: mental work (reading a document and writing a summary of 350 words with the use of a computer) or control (rest in seated position). Each condition lasted 45min, and was followed by a standardized ad libitum buffet-type meal. Measurements included anthropometric variables, ad libitum food intake, appetite sensations before and after each condition, and satiety quotient, a marker of satiety efficiency in response to the meal. Eating behavior traits were also evaluated using the Three-Factor Eating Questionnaire (TFEQ). Eating behaviors (restriction, disinhibition) were not associated with the energy intake in both conditions and in both genders. Women appeared to have a higher energy intake after the mental work condition (p&lt;0.05), which was accompanied by an increased carbohydrate intake (p&lt;0.05). Moreover, participants with the highest waist circumference had lower satiety efficiency (r=0.43, p&lt;0.05) in response to mental work. These results suggest that increased energy intake in response to knowledge-based work is associated with food preference and an altered satiety efficiency in women and individuals with higher waist circumference.","DOI":"10.1016/j.physbeh.2015.11.015","ISSN":"1873-507X","note":"PMID: 26607234","journalAbbreviation":"Physiol. Behav.","language":"eng","author":[{"family":"Salama","given":"Miram"},{"family":"Drapeau","given":"Vicky"},{"family":"Tremblay","given":"Angelo"},{"family":"Pérusse-Lachance","given":"Émilie"}],"issued":{"date-parts":[["2016",2,1]]}}},{"id":"GligD0ya/2ztskNRN","uris":["http://zotero.org/users/4891041/items/5KWYNT92"],"uri":["http://zotero.org/users/4891041/items/5KWYNT92"],"itemData":{"id":354,"type":"article-journal","title":"Weak Satiety Responsiveness Is a Reliable Trait Associated with Hedonic Risk Factors for Overeating among Women","container-title":"Nutrients","page":"7421-7436","volume":"7","issue":"9","source":"PubMed","abstract":"Some individuals exhibit a weak satiety response to food and may be susceptible to overconsumption. The current study identified women showing consistently low or high satiety responses to standardised servings of food across four separate days and compared them on behavioural, psychological and physiological risk factors for overeating and future weight gain. In a crossover design, 30 female participants (age: 28.0 ± 10.6; body mass index (BMI): 23.1 ± 3.0) recorded sensations of hunger in the post-prandial period following four graded energy level breakfasts. Satiety quotients were calculated to compare individuals on satiety responsiveness across conditions. Body composition, resting metabolic rate (RMR), energy intake, food reward and craving, and eating behaviour traits were assessed under controlled laboratory conditions. A distinct low satiety phenotype (LSP) was identified with good consistency across separate study days. These individuals had a higher RMR, greater levels of disinhibition and reported feeling lower control over food cravings. Further, they consumed more energy and exhibited greater wanting for high-fat food. The inverse pattern of characteristics was observed in those exhibiting a consistently high satiety phenotype (HSP). Weak satiety responsiveness is a reliable trait identifiable using the satiety quotient. The LSP was characterised by distinct behavioural and psychological characteristics indicating a risk for overeating, compared to HSP.","DOI":"10.3390/nu7095345","ISSN":"2072-6643","note":"PMID: 26404367\nPMCID: PMC4586540","journalAbbreviation":"Nutrients","language":"eng","author":[{"family":"Dalton","given":"Michelle"},{"family":"Hollingworth","given":"Sophie"},{"family":"Blundell","given":"John"},{"family":"Finlayson","given":"Graham"}],"issued":{"date-parts":[["2015",9,4]]}}},{"id":149,"uris":["http://zotero.org/users/4891041/items/JDRMI6WY"],"uri":["http://zotero.org/users/4891041/items/JDRMI6WY"],"itemData":{"id":149,"type":"article-journal","abstract":"Some individuals exhibit a consistently weak satiety response to food and as a result may be susceptible to overconsumption. Snack foods contribute substantially to daily energy intake; however different types of snacks vary markedly in their impact on satiety per calorie consumed. The purpose of this study was firstly to examine individual differences in satiety responsiveness. Then compare the effect of consuming different snack foods on measures of appetite and food hedonics in women systematically classified as weak or strong satiety responders. In a crossover design, 42 female participants (age: 26.0 ±7.9; BMI: 22.0 ±2.0) consumed three different mid-morning snacks: raw almonds, savoury crackers or water. Appetite sensations, energy intake, food reward and craving were assessed under controlled laboratory conditions. Satiety responsiveness was determined using the satiety quotient (SQ). A distinct low satiety phenotype (LSP) was identified. The LSP consumed more energy and reported greater craving for sweet foods compared to the high satiety phenotype. In addition, they reported greater levels of hunger, desire to eat and prospective consumption. Consumption of almonds had a greater satiating efficiency in the LSP compared to the comparator snack (crackers). Weak satiety responsiveness is a reliable trait which can be identified using the SQ. The LSP is characterised by behavioural and psychological characteristics associated with risk for overconsumption. Furthermore, substitution of certain snack foods may improve the satiety responsiveness of these individuals. Research funded by Almond Board of California.","container-title":"Appetite","ISSN":"0195-6663","page":"458","title":"Evaluation of the influence of different snack foods on appetite control in the low satiety phenotype","volume":"123","author":[{"family":"Hollingworth","given":"S"},{"family":"Dalton","given":"M"},{"family":"Blundell","given":"J"},{"family":"Finlayson","given":"G"}],"issued":{"date-parts":[["2018"]]}}},{"id":151,"uris":["http://zotero.org/users/4891041/items/LHFZYHGD"],"uri":["http://zotero.org/users/4891041/items/LHFZYHGD"],"itemData":{"id":151,"type":"article-journal","abstract":"Manipulation of food's macronutrient composition in order to reduce energy content without compromising satiating capacity may be helpful in body weight control. For cheeses, substituting fat with protein may provide such opportunity. We aimed at examining the acute effect of cheeses with different macronutrient compositions on accumulated energy intake and subjective appetite sensation. A total of thirty-nine normal-weight (average BMI 24.4 kg/m(2)) men and women completed the partly double-blind, randomised crossover study with high-protein/low-fat (HP/LF, 696 kJ), high-protein/high-fat (HP/HF, 976 kJ) and low-protein/high-fat (LP/HF, 771 kJ) cheeses. After overnight fasting, 80 g cheese were served with 70 g bread, 132 g juice and 125 g coffee/tea/water. Ad libitum spaghetti bolognaise was served after 3 h and energy intake assessed. Subjective appetite ratings were assessed using visual analogue scales. Composite appetite scores were calculated and evaluated relatively to energy intake. Total accumulated energy intake was 188.3 (se 97.4) kJ lower when consuming the HP/LF compared with the HP/HF (P &lt;/= 0.05), but, compared with the LP/HF cheese, the difference was not significant (177.0 (se 100.4) kJ lower; P = 0.08). In relation to energy intake, the composite appetite score was lower when consuming the HP/LF compared with the HP/HF (P = 0.003) and the LP/HF (P = 0.007) cheeses. Thereby, no compensatory eating following consumption of the HP/LF compared with the HP/HF cheese was found. The HP/LF cheese resulted in an increased feeling of satiety in relation to its lower energy content compared with both HP/HF and LP/HF cheeses.","archive_location":"29430298","container-title":"J Nutr Sci","DOI":"10.1017/jns.2017.73","ISSN":"2048-6790 (Print) 2048-6790","journalAbbreviation":"Journal of nutritional science","language":"eng","page":"e7","source":"NLM","title":"Macronutrient manipulations of cheese resulted in lower energy content without compromising its satiating capacity","volume":"7","author":[{"family":"Hansen","given":"T. T."},{"family":"Sjodin","given":"A."},{"family":"Ritz","given":"C."},{"family":"Bonnet","given":"S."},{"family":"Korndal","given":"S. K."}],"issued":{"date-parts":[["2018"]]}}},{"id":139,"uris":["http://zotero.org/users/4891041/items/GPWKIW6Q"],"uri":["http://zotero.org/users/4891041/items/GPWKIW6Q"],"itemData":{"id":139,"type":"article-journal","container-title":"Biological Rhythm Research","ISSN":"0929-1016","issue":"6","page":"917-929","title":"Association of social jetlag experienced by young northerners with their appetite after having breakfast","volume":"48","author":[{"family":"Polugrudov","given":"Artem"},{"family":"Popov","given":"Sergey"},{"family":"Smirnov","given":"Vasily"},{"family":"Panev","given":"Alexander"},{"family":"Ascheulova","given":"Ekaterina"},{"family":"Kuznetsova","given":"Ekaterina"},{"family":"Tserne","given":"Tatyana"},{"family":"Borisenkov","given":"Mikhail"}],"issued":{"date-parts":[["2017"]]}}},{"id":174,"uris":["http://zotero.org/users/4891041/items/B944ZWP7"],"uri":["http://zotero.org/users/4891041/items/B944ZWP7"],"itemData":{"id":174,"type":"article-journal","abstract":"There is evidence for health benefits from 'Palaeolithic' diets; however, there are a few data on the acute effects of rationally designed Palaeolithic-type meals. In the present study, we used Palaeolithic diet principles to construct meals comprising readily available ingredients: fish and a variety of plants, selected to be rich in fibre and phyto-nutrients. We investigated the acute effects of two Palaeolithic-type meals (PAL 1 and PAL 2) and a reference meal based on WHO guidelines (REF), on blood glucose control, gut hormone responses and appetite regulation. Using a randomised cross-over trial design, healthy subjects were given three meals on separate occasions. PAL2 and REF were matched for energy, protein, fat and carbohydrates; PAL1 contained more protein and energy. Plasma glucose, insulin, glucagon-like peptide-1 (GLP-1), glucose-dependent insulinotropic peptide (GIP) and peptide YY (PYY) concentrations were measured over a period of 180 min. Satiation was assessed using electronic visual analogue scale (EVAS) scores. GLP-1 and PYY concentrations were significantly increased across 180 min for both PAL1 (P= 0.001 and P&lt; 0.001) and PAL2 (P= 0.011 and P= 0.003) compared with the REF. Concomitant EVAS scores showed increased satiety. By contrast, GIP concentration was significantly suppressed. Positive incremental AUC over 120 min for glucose and insulin did not differ between the meals. Consumption of meals based on Palaeolithic diet principles resulted in significant increases in incretin and anorectic gut hormones and increased perceived satiety. Surprisingly, this was independent of the energy or protein content of the meal and therefore suggests potential benefits for reduced risk of obesity.","archive_location":"25661189","container-title":"Br J Nutr","DOI":"10.1017/s0007114514004012","ISSN":"0007-1145","issue":"4","journalAbbreviation":"The British journal of nutrition","language":"eng","page":"574-84","source":"NLM","title":"Plant-rich mixed meals based on Palaeolithic diet principles have a dramatic impact on incretin, peptide YY and satiety response, but show little effect on glucose and insulin homeostasis: an acute-effects randomised study","volume":"113","author":[{"family":"Bligh","given":"H. F."},{"family":"Godsland","given":"I. F."},{"family":"Frost","given":"G."},{"family":"Hunter","given":"K. J."},{"family":"Murray","given":"P."},{"family":"MacAulay","given":"K."},{"family":"Hyliands","given":"D."},{"family":"Talbot","given":"D. C."},{"family":"Casey","given":"J."},{"family":"Mulder","given":"T. P."},{"family":"Berry","given":"M. J."}],"issued":{"date-parts":[["2015",2,28]]}}},{"id":167,"uris":["http://zotero.org/users/4891041/items/LUVUI25B"],"uri":["http://zotero.org/users/4891041/items/LUVUI25B"],"itemData":{"id":167,"type":"article-journal","container-title":"Applied Physiology, Nutrition, and Metabolism","ISSN":"1715-5312","issue":"2","page":"194-202","title":"A randomized, controlled, crossover study of appetite-related sensations after consuming snacks made from buckwheat","volume":"43","author":[{"family":"Defries","given":"Danielle M"},{"family":"Petkau","given":"Jay C"},{"family":"Gregor","given":"Terri"},{"family":"Blewett","given":"Heather"}],"issued":{"date-parts":[["2017"]]}}},{"id":133,"uris":["http://zotero.org/users/4891041/items/ZSS8DDXQ"],"uri":["http://zotero.org/users/4891041/items/ZSS8DDXQ"],"itemData":{"id":133,"type":"article-journal","abstract":"Rationale: The treatment of obesity is an increasing global health priority, yet few effective drug treatments are currently available. The discovery of novel anti-obesity therapies could be assisted by the validation of experimental (translational) medicine models in healthy volunteers that assess efficacy and safety at an early stage of drug development. Objectives: The aim of this study was to examine the effects of the 5-HT2C receptor agonist meta-chlorophenylpiperazine (mCPP) in an experimental medicine model assessing both appetite and mood. Methods: Using a between-subjects, double-blind, placebo-controlled design, 24 male and 24 female participants were randomly assigned to either placebo, 15- or 30-mg mCPP treatment groups. Lunch was eaten from a Universal Eating Monitor (UEM) that measured eating rate, and the participants completed the P1vital® Oxford Emotional Test Battery (ETB) and a series of appetite and mood ratings. Results: mCPP reduced appetite and, in women, enhanced measures of satiation. The drug also enhanced memory for emotional material in the word recall and recognition memory tasks of the ETB. Conclusions: The results provide new insight into the effects of mCPP on appetite, satiety and memory in humans. In addition, our data provide an illustration of the value of measuring changes in appetite and mood in healthy volunteers to determine the potential efficacy and safety of novel anti-obesity drugs. © 2014 Springer-Verlag Berlin Heidelberg.","archive":"Scopus","container-title":"Psychopharmacology","DOI":"10.1007/s00213-013-3409-x","issue":"12","page":"2449-2459","title":"Effects of the 5-HT2C receptor agonist meta- chlorophenylpiperazine on appetite, food intake and emotional processing in healthy volunteers","volume":"231","author":[{"family":"Thomas","given":"J. M."},{"family":"Dourish","given":"C. T."},{"family":"Tomlinson","given":"J. W."},{"family":"Hassan-Smith","given":"Z."},{"family":"Higgs","given":"S."}],"issued":{"date-parts":[["2014"]]}}},{"id":178,"uris":["http://zotero.org/users/4891041/items/H6NJM4Q6"],"uri":["http://zotero.org/users/4891041/items/H6NJM4Q6"],"itemData":{"id":178,"type":"article-journal","container-title":"International Journal of Behavioral Nutrition and Physical Activity","ISSN":"1479-5868","issue":"1","page":"14","title":"Impact of physical activity level and dietary fat content on passive overconsumption of energy in non-obese adults","volume":"14","author":[{"family":"Beaulieu","given":"Kristine"},{"family":"Hopkins","given":"Mark"},{"family":"Blundell","given":"John"},{"family":"Finlayson","given":"Graham"}],"issued":{"date-parts":[["2017"]]}}},{"id":143,"uris":["http://zotero.org/users/4891041/items/SJPJWARL"],"uri":["http://zotero.org/users/4891041/items/SJPJWARL"],"itemData":{"id":143,"type":"article-journal","container-title":"Physiology &amp; behavior","ISSN":"0031-9384","page":"61-69","title":"Effect of fiber and protein-enriched pasta formulations on satiety-related sensations and afternoon snacking in Italian healthy female subjects","volume":"185","author":[{"family":"Martini","given":"Daniela"},{"family":"Brusamolino","given":"Antonella"},{"family":"Del Bo","given":"Cristian"},{"family":"Laureati","given":"Monica"},{"family":"Porrini","given":"Marisa"},{"family":"Riso","given":"Patrizia"}],"issued":{"date-parts":[["2018"]]}}},{"id":177,"uris":["http://zotero.org/users/4891041/items/IPAY4XDK"],"uri":["http://zotero.org/users/4891041/items/IPAY4XDK"],"itemData":{"id":177,"type":"article-journal","abstract":"Konjac glucomannan (KGM) is a viscous dietary fibre that can form a solid, low-energy gel when hydrated and is commonly consumed in a noodle form (KGM-gel). Increased meal viscosity from gel-forming fibres have been associated with prolonged satiety, but no studies to date have evaluated this effect with KGM-gel. Thus, our objective was to evaluate subsequent food intake and satiety of KGM-gel noodles when replacing a high-carbohydrate preload, in a dose-response manner. Utilising a randomised, controlled, cross-over design, sixteen healthy individuals (twelve females/four males; age: 26·0 (sd 11·8) years; BMI: 23·1 (sd 3·2) kg/m2) received 325 ml volume-matched preloads of three KGM-gel noodle substitution levels: (i) all pasta with no KGM-gel (1849 kJ (442 kcal), control), half pasta and half KGM-gel (1084 kJ (259 kcal), 50-KGM) or no pasta and all KGM-gel (322 kJ (77 kcal), 100-KGM). Satiety was assessed over 90 min followed by an ad libitum dessert. Compared with control, cumulative energy intake was 47 % (-1761 kJ (-421 kcal)) and 23 % (-841 kJ (-201 kcal)) lower for 100-KGM and 50-KGM, respectively (both P&lt;0·001), but no differences in subsequent energy intake was observed. Ratings of hunger were 31 % higher (P=0·03) for 100-KGM when compared with control, and were 19 % lower (P=0·04) for fullness and 28 % higher (P=0·04) for prospective consumption when comparing 100-KGM to 50-KGM. Palatability was similar across all treatments. Replacement of a high-carbohydrate preload with low-energy KGM-gel noodles did not promote additional food intake despite large differences in energy. The energy deficit incurred from partial KGM-gel substitution may have relevance in weight loss regimens, and should be further evaluated beyond the healthy population.","container-title":"British Journal of Nutrition","ISSN":"0007-1145","issue":"1","page":"109-116","title":"The effects of gelled konjac glucomannan fibre on appetite and energy intake in healthy individuals: a randomised cross-over trial","volume":"119","author":[{"family":"Au-Yeung","given":"Fei"},{"family":"Jovanovski","given":"Elena"},{"family":"Jenkins","given":"Alexandra L"},{"family":"Zurbau","given":"Andreea"},{"family":"Ho","given":"Hoang VT"},{"family":"Vuksan","given":"Vladimir"}],"issued":{"date-parts":[["2018"]]}}},{"id":"GligD0ya/VRKtZAWC","uris":["http://zotero.org/users/4891041/items/6V6MBCRY"],"uri":["http://zotero.org/users/4891041/items/6V6MBCRY"],"itemData":{"id":328,"type":"article-journal","title":"The effects of partial sleep restriction and altered sleep timing on appetite and food reward","container-title":"Appetite","page":"48-56","volume":"109","source":"PubMed","abstract":"We examined the effects of partial sleep restriction (PSR) with an advanced wake-time or delayed bedtime on measures of appetite, food reward and subsequent energy intake (EI). Twelve men and 6 women (age: 23 ± 4 years, body fat: 18.8 ± 10.1%) participated in 3 randomized crossover sessions: control (habitual bed- and wake-time), 50% PSR with an advanced wake-time and 50% PSR with a delayed bedtime. Outcome variables included sleep architecture (polysomnography), ad libitum EI (validated food menu), appetite sensations (visual analogue scales), satiety quotient (SQ; mm/100 kcal) and food reward (Leeds Food Preference Questionnaire and the relative-reinforcing value (RRV) of preferred food task). Increased fasting and post-standard breakfast appetite ratings were noted following PSR with an advanced wake-time compared to the control and PSR with a delayed bedtime sessions (Fasting hunger ratings: 77 ± 16 vs. 65 ± 18 and 64 ± 16; P = 0.01; Post-meal hunger AUC: 5982 ± 1781 vs. 4508 ± 2136 and 5198 ± 2201; P = 0.03). Increased explicit wanting and liking for high- relative to low-fat foods were also noted during the advanced wake-time vs. control session (Explicit wanting: -3.5 ± 12.5 vs. -9.3 ± 8.9, P = 0.01; Explicit liking: -1.6 ± 8.5 vs. -7.8 ± 9.6, P = 0.002). No differences in the RRV of preferred food, SQ and ad libitum lunch intake were noted between sessions. These findings suggest that appetite sensations and food reward are increased following PSR with an advanced wake-time, rather than delayed bedtime, vs.\nCONTROL: However, this did not translate into increased EI during a test meal. Given the increasing prevalence of shift workers and incidences of sleep disorders, additional studies are needed to evaluate the prolonged effects of voluntary sleep restriction with altered sleep timing on appetite and EI measurements.","DOI":"10.1016/j.appet.2016.11.020","ISSN":"1095-8304","note":"PMID: 27866988","journalAbbreviation":"Appetite","language":"eng","author":[{"family":"McNeil","given":"Jessica"},{"family":"Forest","given":"Geneviève"},{"family":"Hintze","given":"Luzia Jaeger"},{"family":"Brunet","given":"Jean-François"},{"family":"Finlayson","given":"Graham"},{"family":"Blundell","given":"John E."},{"family":"Doucet","given":"Éric"}],"issued":{"date-parts":[["2017"]],"season":"01"}}},{"id":160,"uris":["http://zotero.org/users/4891041/items/TK3ZBL8D"],"uri":["http://zotero.org/users/4891041/items/TK3ZBL8D"],"itemData":{"id":160,"type":"article-journal","abstract":"Seven kinds of milled rice representing four types of apparent amylose content (AC) were cooked at varying water-rice ratio to yield comparable cooked rice hardness. Water-rice ratio increased with AC. Cooked rice was then subjected to estimation of satiety in nine normal subjects after measurement of their glycemic index (GI). Results validated the inverse relationship between AC and GI among the non-waxy rice varieties, but did not indicate association of AC with satiety indexes, namely, satiety quotient and 2 h post-meal intake of common cooked rice. Variation in cooked rice satiety was due to difference in dry matter content and not to the same weight of the test rice samples. Further satiety study with longer feeding period using the same rice as the test meal for the post-meal period is recommended to verify effects of AC on energy intake.","archive_location":"WOS:000321160600007","container-title":"Philippine Agricultural Scientist","ISSN":"0031-7454","issue":"2","journalAbbreviation":"Philipp. Agric. Sci.","language":"English","page":"179-186","title":"Short-Term Satiety of Cooked Philippine Rices of Varying Apparent Amy lose Content and Glycemic Index","volume":"96","author":[{"family":"Felix","given":"A. D."},{"family":"Trinidad","given":"T. P."},{"family":"Tuano","given":"A. P. P."},{"family":"Juliano","given":"B. O."}],"issued":{"date-parts":[["2013",6]]}}},{"id":154,"uris":["http://zotero.org/users/4891041/items/RKCCRKYT"],"uri":["http://zotero.org/users/4891041/items/RKCCRKYT"],"itemData":{"id":154,"type":"article-journal","container-title":"Appetite","ISSN":"0195-6663","page":"375-382","title":"Postprandial suppression of appetite is more reproducible at a group than an individual level: Implications for assessing inter-individual variability","volume":"108","author":[{"family":"Gonzalez","given":"Javier T"},{"family":"Frampton","given":"James"},{"family":"Deighton","given":"Kevin"}],"issued":{"date-parts":[["2017"]]}}},{"id":145,"uris":["http://zotero.org/users/4891041/items/IXKLK9CP"],"uri":["http://zotero.org/users/4891041/items/IXKLK9CP"],"itemData":{"id":145,"type":"article-journal","container-title":"Journal of Food Technology","ISSN":"1684-8462","issue":"2","page":"67-73","title":"The effect of a pre-load meal containing resistant starch on spontaneousfood intake and glucose and insulin responses","volume":"8","author":[{"family":"Kendall","given":"Cyril WC"},{"family":"Esfahani","given":"Amin"},{"family":"Sanders","given":"Lisa M"},{"family":"Potter","given":"Susan M"},{"family":"Vidgen","given":"Edward"}],"issued":{"date-parts":[["2010"]]}}},{"id":158,"uris":["http://zotero.org/users/4891041/items/RHU3W79H"],"uri":["http://zotero.org/users/4891041/items/RHU3W79H"],"itemData":{"id":158,"type":"article-journal","container-title":"The Journal of nutrition","ISSN":"0022-3166","issue":"1","page":"125-130","title":"Susceptibility to Overeating Affects the Impact of Savory or Sweet Drinks on Satiation, Reward, and Food Intake in Nonobese Women–3","volume":"142","author":[{"family":"Finlayson","given":"Graham"},{"family":"Bordes","given":"Isabelle"},{"family":"Griffioen-Roose","given":"Sanne"},{"family":"Graaf","given":"Cees","non-dropping-particle":"de"},{"family":"Blundell","given":"John E"}],"issued":{"date-parts":[["2011"]]}}},{"id":159,"uris":["http://zotero.org/users/4891041/items/ZZ2P7DEQ"],"uri":["http://zotero.org/users/4891041/items/ZZ2P7DEQ"],"itemData":{"id":159,"type":"article-journal","abstract":"The study was conducted to determine the short-term satiety of brown and milled rice forms of modern Philippine rice varieties of wider range of apparent amylose content (AC) types, and differing in glycemic index (GI). Brown and milled rices representing waxy, low-AC, intermediate-AC and high-AC types were cooked to comparable hardness by adjusting water-rice ratio. The rice samples were subjected to estimation of satiety in 12 normal Filipino subjects using a randomized, crossover study design. Short-term satiety indexes used were: 1) satiety quotient (SQ) for four parameters, namely hunger, fullness, desire to eat, and prospective consumption; 2) overall satiety index (SI); and 3) 2-h post meal common cooked rice intake. SQ for the four parameters and SI were comparable across AC types. Consistent with earlier studies, milled rice satiety was independent of AC, as well as of its GI. Meanwhile, there was a tendency for both SQ and SI to be higher in brown rice than in milled rice, and SI had strong positive correlation with dietary fiber (DF) content. Contrary however to hypothesis, the higher SQ and SI for brown rice was not translated into lower subsequent food intake after 2 h. Common cooked rice intake was not affected by DF content. Cooking method, water-rice ratio, water content, hardness (tenderness) and stickiness of cooked rice may have complicated the findings. These have to be further elucidated, together with the roles of cognitive cues and sensory qualities. Follow-up studies of longer duration and to include physiological biomarkers are likewise suggested.","archive_location":"WOS:000374721200007","container-title":"Philippine Journal of Crop Science","ISSN":"0115-463X","issue":"1","journalAbbreviation":"Philipp. J. Crop Sci.","language":"English","page":"52-59","title":"Short-term Satiety of Brown Rice and Milled Rice","volume":"41","author":[{"family":"Felix","given":"A. D."},{"family":"Tuano","given":"A. P. P."},{"family":"Mallillin","given":"A. C."},{"family":"Trinidad","given":"T. P."},{"family":"Juliano","given":"B. O."}],"issued":{"date-parts":[["2016",4]]}}},{"id":131,"uris":["http://zotero.org/users/4891041/items/F3N923WD"],"uri":["http://zotero.org/users/4891041/items/F3N923WD"],"itemData":{"id":131,"type":"article-journal","container-title":"Appetite","page":"104500","title":"Satiety Responsiveness but not Food Reward is modified in response to an acute bout of low versus high intensity exercise in healthy adults","volume":"145","author":[{"family":"Thivel","given":"David"},{"family":"Fillon","given":"Alicia"},{"family":"Genin","given":"Pauline Manon"},{"family":"Miguet","given":"Maud"},{"family":"Khammassi","given":"Marwa"},{"family":"Pereira","given":"Bruno"},{"family":"Boirie","given":"Yves"},{"family":"Duclos","given":"Martine"},{"family":"Drapeau","given":"Vicky"},{"family":"Blundell","given":"John"},{"family":"Tremblay","given":"Angelo"},{"family":"Finlayson","given":"Graham"},{"family":"Mathieu","given":"Marie-Eve"},{"family":"Metz","given":"Lore"}],"issued":{"date-parts":[["2020",2]]}}},{"id":13,"uris":["http://zotero.org/users/4891041/items/CBXY7PBD"],"uri":["http://zotero.org/users/4891041/items/CBXY7PBD"],"itemData":{"id":13,"type":"article-journal","abstract":"The aim of this study was to verify if the addition of satiating nutrients and a satiating context effect could influence appetite sensations, spontaneous energy intake and food appreciation under conditions of standardized energy density of a meal. Eighteen non-obese men were submitted to a control, a satiating, and a context effect condition composed of a standardized breakfast and an ad libitum test lunch (macaroni entrée plus chocolate cake). The satiating macaroni contained more proteins, unsaturated fats, fibres and calcium than the control macaroni despite similar energy density, appearance and palatability. In the context effect condition, participants believed they were eating \"a highly satiating macaroni\", but were served the control macaroni. Appreciation of the macaronis, quantities of macaroni and cake consumed and 4-h satiating potential were measured for each condition. Quantities of macaroni and dessert consumed did not differ between conditions. Satiating potential was greater for the context effect meal compared to the control and/or the satiating meals up to 4h after its consumption. The context effect macaroni obtained higher appreciation rates than the control and the satiating macaronis. The context effect may positively influence the appreciation toward a meal and contribute to increase its satiety potential for many hours.","container-title":"Appetite","DOI":"10.1016/j.appet.2011.11.007","ISSN":"1095-8304","issue":"1","journalAbbreviation":"Appetite","language":"eng","note":"PMID: 22100660","page":"354-363","source":"PubMed","title":"Functional food and satiety. Impact of a satiating context effect on appetite control of non-obese men","volume":"58","author":[{"family":"Arguin","given":"Hélène"},{"family":"Gagnon-Sweeney","given":"Marlène"},{"family":"Pigeon","given":"Étienne"},{"family":"Tremblay","given":"Angelo"}],"issued":{"date-parts":[["2012",2]]}}},{"id":150,"uris":["http://zotero.org/users/4891041/items/E49FTF9W"],"uri":["http://zotero.org/users/4891041/items/E49FTF9W"],"itemData":{"id":150,"type":"article-journal","abstract":"The aim was to investigate relationships between activity related energy expenditure (AREE), appetite ratings and energy intake (El) in a sample of 40 male (26.4 years; BMI 23.5 kg/m(2)) and 42 female (26.9 years; BMI 22.4 kg/m(2)) participants. AREE was expressed as the residual value of the regression between total daily EE (by doubly labeled water) and resting EE (by indirect calorimetry). El was measured using an ad libitum buffet meal and visual analogue scales measured subjective appetite ratings before and after the meal. AREE was divided into low, middle and high sex-specific tertiles. General linear models were used to investigate differences in appetite ratings and El across AREE tertiles. Before the meal, males in the high AREE tertile had significantly lower desire to eat and lower prospective food consumption and higher feelings of fullness compared to those in the low tertile. Males in the middle tertile had significantly higher satiety quotients after the meal and lower El compared to the other tertiles. No significant differences across tertiles were found in females. Sex differences in relationships between AREE, appetite ratings and El may lead to differing patterns of El and subsequent weight maintenance. (C) 2013 Elsevier Ltd. All rights reserved.","archive_location":"WOS:000320221800001","container-title":"Appetite","DOI":"10.1016/j.appet.2013.03.005","ISSN":"0195-6663","journalAbbreviation":"Appetite","language":"English","page":"1-7","title":"Activity related energy expenditure, appetite and energy intake. Potential implications for weight management","volume":"67","author":[{"family":"Harrington","given":"D. M."},{"family":"Martin","given":"C. K."},{"family":"Ravussin","given":"E."},{"family":"Katzmarzyk","given":"P. T."}],"issued":{"date-parts":[["2013",8]]}}}],"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rPr>
        <w:t>(6,11,14,15,18,20–23,25,27,30–37,40,43)</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5 included adults with overweight or obesit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wMn3xUN1","properties":{"formattedCitation":"\\super (8,13,19,24,29)\\nosupersub{}","plainCitation":"(8,13,19,24,29)","noteIndex":0},"citationItems":[{"id":"GligD0ya/icYOhQUB","uris":["http://zotero.org/users/4891041/items/FV4DMMXG"],"uri":["http://zotero.org/users/4891041/items/FV4DMMXG"],"itemData":{"id":342,"type":"article-journal","title":"Appetite sensations as a marker of overall intake","container-title":"The British Journal of Nutrition","page":"273-280","volume":"93","issue":"2","source":"PubMed","abstract":"The aim of this study was to evaluate the clinical utility of appetite sensations to characterize individual overall energy intake. A group of men (n 28) and women (n 23) was recruited to record their 'desire to eat', 'hunger', 'fullness' and 'prospective food consumption' (PFC) on visual analogue scales before a standardized meal test, immediately after and every 10 min for a period of 1 h after the meal. The 1 h post-meal area under the curve (1 h AUC) and the satiety quotient (SQ) were calculated for all appetite sensations. In a second visit, all participants were invited to eat three meals in order to measure total energy intake (TEI) and food preferences. Metabolic rate (MR) was also assessed to derive daily relative energy intake (REI) by subtracting this variable from TEI (TEI-MR=REI). The Three-Factor Eating Questionnaire scores were also calculated for all participants. One h AUC for fullness was the appetite sensation most strongly associated with TEI and REI (r-0.42, P&lt; or =0.003 and r-0.32, P&lt; or =0.05, respectively). SQ for fullness was the only predictor of TEI and REI (r-0.42, P&lt; or =0.0003 and r-0.30, P&lt; or =0.05, respectively). Restraint, disinhibition and hunger scores were not associated with appetite sensation variables. These results suggest that the fullness dimension seems to be a useful appetite sensation to predict long-term TEI and REI. Thus, assessment of appetite sensation such as fullness in response to a fixed load may be useful to evaluate individual overall energy intake.","ISSN":"0007-1145","note":"PMID: 15788121","journalAbbreviation":"Br. J. Nutr.","language":"eng","author":[{"family":"Drapeau","given":"Vicky"},{"family":"Blundell","given":"John"},{"family":"Therrien","given":"Fanny"},{"family":"Lawton","given":"Claire"},{"family":"Richard","given":"Denis"},{"family":"Tremblay","given":"Angelo"}],"issued":{"date-parts":[["2005",2]]}}},{"id":148,"uris":["http://zotero.org/users/4891041/items/RWS48EJA"],"uri":["http://zotero.org/users/4891041/items/RWS48EJA"],"itemData":{"id":148,"type":"article-journal","abstract":"Although the effects of dietary fat and carbohydrate on satiety are well documented, little is known about the impact of these macronutrients on food hedonics. We examined the effects of ad libitum and isoenergetic meals varying in fat and carbohydrate on satiety, energy intake and food hedonics. In all, sixty-five overweight and obese individuals (BMI=30.9 (sd 3.8) kg/m2) completed two separate test meal days in a randomised order in which they consumed high-fat/low-carbohydrate (HFLC) or low-fat/high-carbohydrate (LFHC) foods. Satiety was measured using subjective appetite ratings to calculate the satiety quotient. Satiation was assessed by intake at ad libitum meals. Hedonic measures of explicit liking (subjective ratings) and implicit wanting (speed of forced choice) for an array of HFLC and LFHC foods were also tested before and after isoenergetic HFLC and LFHC meals. The satiety quotient was greater after ad libitum and isoenergetic meals during the LFHC condition compared with the HFLC condition (P=0.006 and P=0.001, respectively), whereas ad libitum energy intake was lower in the LFHC condition (P&lt;0.001). Importantly, the LFHC meal also reduced explicit liking (P&lt;0.001) and implicit wanting (P=0.011) for HFLC foods compared with the isoenergetic HFLC meal, which failed to suppress the hedonic appeal of subsequent HFLC foods. Therefore, when coupled with increased satiety and lower energy intake, the greater suppression of hedonic appeal for high-fat food seen with LFHC foods provides a further mechanism for why these foods promote better short-term appetite control than HFLC foods.","archive_location":"27001260","container-title":"Br J Nutr","DOI":"10.1017/s0007114516000775","ISSN":"0007-1145","issue":"10","journalAbbreviation":"The British journal of nutrition","language":"eng","page":"1875-84","source":"NLM","title":"Differing effects of high-fat or high-carbohydrate meals on food hedonics in overweight and obese individuals","volume":"115","author":[{"family":"Hopkins","given":"M."},{"family":"Gibbons","given":"C."},{"family":"Caudwell","given":"P."},{"family":"Blundell","given":"J. E."},{"family":"Finlayson","given":"G."}],"issued":{"date-parts":[["2016",5,28]]}}},{"id":135,"uris":["http://zotero.org/users/4891041/items/NNPAKEBP"],"uri":["http://zotero.org/users/4891041/items/NNPAKEBP"],"itemData":{"id":135,"type":"article-journal","abstract":"Our aim was to examine the effects of GLP-1 and PYY3-36 separately and in combination, on energy intake, energy expenditure, appetite sensations, glucose and fat metabolism, ghrelin, and vital signs in healthy overweight men. Twenty-five healthy male subjects participated in this randomized, double-blinded, placebo-controlled, four-arm crossover study (BMI 29 ± 3 kg/m2, age 33 ± 9 yr). On separate days they received a 150-min intravenous infusion of 1) 0.8 pmol·kg-1·min-1 PYY3-36, 2) 1.0 pmol·kg-1·min-1 GLP-1, 3) GLP-1 + PYY3-3, or 4) placebo. Ad libitum energy intake was assessed during the final 30 min. Measurements of appetite sensations, energy expenditure and fat oxidation, vital signs, and blood variables were collected throughout the infusion period. No effect on energy intake was found after monoinfusions of PYY3-36 (-4.2 ± 4.8%, P = 0.8) or GLP-1 (-3.0 ± 4.5%, P = 0.9). However, the coinfusion reduced energy intake compared with placebo (-30.4 ± 6.5%, P &amp;lt; 0.0001) and more than the sum of the monoinfusions (P &amp;lt; 0.001), demonstrating a synergistic effect. Coinfusion slightly increased sensation of nausea (P &amp;lt; 0.05), but this effect could not explain the effect on energy intake. A decrease in plasma ghrelin was found after all treatments compared with placebo (all P &amp;lt; 0.05); however, infusions of GLP-1 + PYY3-36 resulted in an additional decrease compared with the monoinfusions (both P &amp;lt; 0.01). We conclude that coinfusion of GLP-1 and PYY3-36 exerted a synergistic effect on energy intake. The satiating effect of the meal was enhanced by GLP-1 and PYY3-36 in combination compared with placebo. Coinfusion was accompanied by slightly increased nausea and a decrease in plasma ghrelin, but neither of these factors could explain the reduction in energy intake. © 2014 the American Physiological Society.","archive":"Scopus","container-title":"American Journal of Physiology - Endocrinology and Metabolism","DOI":"10.1152/ajpendo.00569.2013","issue":"11","page":"E1248-E1256","title":"Effects of PYY3-36 and GLP-1 on energy intake, energy expenditure, and appetite in overweight men","volume":"306","author":[{"family":"Schmidt","given":"J. B."},{"family":"Gregersen","given":"N. T."},{"family":"Pedersen","given":"S. D."},{"family":"Arentoft","given":"J. L."},{"family":"Ritz","given":"C."},{"family":"Schwartz","given":"T. W."},{"family":"Holst","given":"J. J."},{"family":"Astrup","given":"A."},{"family":"Sjödin","given":"A."}],"issued":{"date-parts":[["2014"]]}}},{"id":142,"uris":["http://zotero.org/users/4891041/items/QCB9G8BE"],"uri":["http://zotero.org/users/4891041/items/QCB9G8BE"],"itemData":{"id":142,"type":"article-journal","abstract":"We examined satiety quotient (SQ) and energy intake (El) according to sleep duration, quality and timing. Seventy-five overweight/ obese men (age: 41.1 +/- 5.8 years; body mass index: 33.6 +/- 2.9 kg/m(2)) completed visual analogue scales for appetite sensations before, immediately after and every 10 minutes for 1 hour following a standardized breakfast. The mean SQ (primary outcome of the study) was calculated from four appetite sensations. The Pittsburgh Sleep Quality Index identified short-duration (&lt;7 h/night) and 'recommended sleep duration' (&gt;= 7 h/night) sleepers, poor (score &gt;= 5)- and good (score &lt;5)-quality sleepers and late (midpoint of sleep &gt;0230 hours) and early (midpoint of sleep &lt;= 0230 hours) sleepers. A 3-day food record and buffet-style meal assessed the El. Short-duration sleepers had a lower mean SQ compared with recommended sleep duration sleepers (6.5 +/- 4.9 vs 8.8 +/- 4.3 mm/100 kcal; P=0.04). The mean SQ between poor and good (6.9 +/- 4.6 vs 8.7 +/- 4.6 mm/100 kcal; P=0.11) and that between early and late (8.99 +/- 5.10 vs 9.32 +/- 4.02 mm/100 kcal; P=0.78) sleepers were not significantly different. El did not differ between the sleep groups. Thus, short-duration sleepers had a lower mean SQ compared with recommended sleep duration sleepers. However, this did not coincide with an increased El.","archive_location":"WOS:000327925600017","container-title":"European Journal of Clinical Nutrition","DOI":"10.1038/ejcn.2013.204","ISSN":"0954-3007","issue":"12","journalAbbreviation":"Eur. J. Clin. Nutr.","language":"English","page":"1328-1330","title":"Short sleep duration is associated with a lower mean satiety quotient in overweight and obese men","volume":"67","author":[{"family":"McNeil","given":"J."},{"family":"Drapeau","given":"V."},{"family":"Gallant","given":"A. R."},{"family":"Tremblay","given":"A."},{"family":"Doucet","given":"E."},{"family":"Chaput","given":"J. P."}],"issued":{"date-parts":[["2013",12]]}}},{"id":3,"uris":["http://zotero.org/users/4891041/items/NN83UR6U"],"uri":["http://zotero.org/users/4891041/items/NN83UR6U"],"itemData":{"id":3,"type":"article-journal","abstract":"Some individuals report weak appetite sensations and thus, have higher susceptibility to overeating. The aim of this study was (1) to evaluate the reliability of the satiety quotient (SQ), a marker of satiety efficiency; (2) to characterize the biopsychobehavioural profiles of individual presenting low satiety efficiency, i.e. the low satiety phenotype and (3) to document the impact of a weight loss program on these profiles. Sixty-nine obese men (BMI 33.6±3.0 kg/m², age 41.5±5.7 years) participated in a 16-week, non-restrictive weight loss intervention. Visual analog scales for appetite sensations in response to a test-meal were completed twice at baseline. Blood samples were collected before and during one test-meal. Questionnaires were administered before and after the intervention. The mean SQ showed good reliability (ICC=0.67). Baseline SQ scores tended to be negatively correlated with external hunger, anxiety and night eating symptoms (p&lt;0.10). Moreover, the low satiety phenotype showed a lower cortisol response to the test-meal (p&lt;0.05). The SQ seems to be a reliable marker of weaker appetite sensation responses. Stress/anxiety could be involved in the low satiety phenotype but did not influence the biopsychobehavioural changes in response to the intervention.","container-title":"Appetite","DOI":"10.1016/j.appet.2013.05.022","ISSN":"1095-8304","journalAbbreviation":"Appetite","language":"eng","note":"PMID: 23792908","page":"67-72","source":"PubMed","title":"Behavioural and metabolic characterisation of the low satiety phenotype","volume":"70","author":[{"family":"Drapeau","given":"Vicky"},{"family":"Blundell","given":"J."},{"family":"Gallant","given":"A. R."},{"family":"Arguin","given":"H."},{"family":"Després","given":"J.-P."},{"family":"Lamarche","given":"B."},{"family":"Tremblay","given":"A."}],"issued":{"date-parts":[["2013",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8,13,19,24,2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1 had adults with diabetes (T1D and T2D)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fSopA6aX","properties":{"formattedCitation":"\\super (7)\\nosupersub{}","plainCitation":"(7)","noteIndex":0},"citationItems":[{"id":"GligD0ya/Of4ppLPQ","uris":["http://zotero.org/users/4891041/items/CENYH6FR"],"uri":["http://zotero.org/users/4891041/items/CENYH6FR"],"itemData":{"id":340,"type":"article-journal","title":"Effect of exercise on food consumption and appetite sensations in subjects with diabetes","container-title":"Appetite","page":"403-410","volume":"71","source":"PubMed","abstract":"AIM: Evaluate appetite sensations following 60-min moderate intensity exercise and to predict energy intake in adults with diabetes.\nMETHODS: Visual analogue scales measured appetite sensations before and after a fixed test meal. Fasting appetite sensations, 1h post-prandial area under the curve (AUC) and the satiety quotient predicted energy intake. Two measures of energy intake were recorded: (1) following an ad libitum test lunch and (2) a 3-day self-report dietary record. Appetite sensations were assessed in a control condition (rest, C) and when two exercise sessions were performed: one associated with a free (F) blood glucose decrease and one with limited blood glucose decreases i.e. maintained (M) above 4 mmol/l by dextrose infusion.\nRESULTS: 16 generally well-controlled (HbA1c: 7.0 ± 0.6%) subjects (12 with type 1 diabetes, 4 with type 2 diabetes) ate 1020 ± 519, 1170 ± 282 and 1020 ± 304 kcal (NS between conditions nor diabetes type) during the buffet meal following the C, F and M conditions, respectively. Exercise induced a mean blood glucose decrease of 3.7 ± 0.6 and 3.1 ± 0.6 mmol/l for the F and M conditions, respectively. The greater the blood glucose decrease, the greater the appetite sensations of hunger and prospective food consumption measured fasting and before the test meal (all p&lt;0.05) in the whole group. One-hour post-prandial AUC for hunger and desire to eat represented the strongest predictors of ad libitum test lunch energy intake (p&lt;0.05), especially in type 1 diabetes.\nCONCLUSIONS: These results suggest that appetite sensations are predictors of spontaneous energy intake in both diabetes type. Moderate intensity exercise for 60 min induced a positive effect by lowering blood glucose which was associated with appetite sensations. These results support the glucostatic theory of food intake control which protects against exercised-induced blood glucose declines.","DOI":"10.1016/j.appet.2013.08.023","ISSN":"1095-8304","note":"PMID: 24045207","journalAbbreviation":"Appetite","language":"eng","author":[{"family":"Dubé","given":"Marie-Christine"},{"family":"Tremblay","given":"Angelo"},{"family":"Lavoie","given":"Carole"},{"family":"John Weisnagel","given":"S."}],"issued":{"date-parts":[["2013",12]]}}}],"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7)</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1 had people with obesity with or without T2D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j2VeNwno","properties":{"formattedCitation":"\\super (26)\\nosupersub{}","plainCitation":"(26)","noteIndex":0},"citationItems":[{"id":169,"uris":["http://zotero.org/users/4891041/items/LULKIWX5"],"uri":["http://zotero.org/users/4891041/items/LULKIWX5"],"itemData":{"id":169,"type":"article-journal","container-title":"Diabetologia","ISSN":"0012-186X","issue":"5","page":"838-848","title":"Effect of pramlintide on satiety and food intake in obese subjects and subjects with type 2 diabetes","volume":"48","author":[{"family":"Chapman","given":"I"},{"family":"Parker","given":"B"},{"family":"Doran","given":"S"},{"family":"Feinle-Bisset","given":"C"},{"family":"Wishart","given":"J"},{"family":"Strobel","given":"S"},{"family":"Wang","given":"Y"},{"family":"Burns","given":"C"},{"family":"Lush","given":"C"},{"family":"Weyer","given":"C"}],"issued":{"date-parts":[["2005"]]}}}],"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26)</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1 had premenopausal wome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ZiMNuum0","properties":{"formattedCitation":"\\super (28)\\nosupersub{}","plainCitation":"(28)","noteIndex":0},"citationItems":[{"id":175,"uris":["http://zotero.org/users/4891041/items/PKVTFGPG"],"uri":["http://zotero.org/users/4891041/items/PKVTFGPG"],"itemData":{"id":175,"type":"article-journal","container-title":"Appetite","ISSN":"0195-6663","issue":"1","page":"21-27","title":"Effects of neuromedin-β on caloric compensation, eating behaviours and habitual food intake","volume":"57","author":[{"family":"Blanchet","given":"Rosanne"},{"family":"Lemieux","given":"Simone"},{"family":"Couture","given":"Patrick"},{"family":"Bouchard","given":"Luigi"},{"family":"Vohl","given":"Marie-Claude"},{"family":"Pérusse","given":"Louis"}],"issued":{"date-parts":[["20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28)</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w:t>
      </w:r>
    </w:p>
    <w:p w:rsidR="00E252AB" w:rsidRPr="00A96E6C" w:rsidRDefault="00E252AB" w:rsidP="00E252AB">
      <w:pPr>
        <w:spacing w:line="360" w:lineRule="auto"/>
        <w:rPr>
          <w:rFonts w:ascii="Times New Roman" w:hAnsi="Times New Roman" w:cs="Times New Roman"/>
          <w:b/>
          <w:sz w:val="24"/>
          <w:szCs w:val="24"/>
          <w:lang w:val="en-US"/>
        </w:rPr>
      </w:pPr>
    </w:p>
    <w:p w:rsidR="00E252AB" w:rsidRPr="00A96E6C" w:rsidRDefault="00E252AB" w:rsidP="00E252AB">
      <w:pPr>
        <w:spacing w:line="360" w:lineRule="auto"/>
        <w:rPr>
          <w:rFonts w:ascii="Times New Roman" w:hAnsi="Times New Roman" w:cs="Times New Roman"/>
          <w:b/>
          <w:sz w:val="24"/>
          <w:szCs w:val="24"/>
          <w:lang w:val="en-US"/>
        </w:rPr>
      </w:pPr>
    </w:p>
    <w:p w:rsidR="00E252AB" w:rsidRPr="00A96E6C" w:rsidRDefault="00E252AB" w:rsidP="00E252AB">
      <w:pPr>
        <w:spacing w:line="360" w:lineRule="auto"/>
        <w:rPr>
          <w:rFonts w:ascii="Times New Roman" w:hAnsi="Times New Roman" w:cs="Times New Roman"/>
          <w:b/>
          <w:sz w:val="24"/>
          <w:szCs w:val="24"/>
          <w:lang w:val="en-US"/>
        </w:rPr>
      </w:pPr>
      <w:r w:rsidRPr="00A96E6C">
        <w:rPr>
          <w:rFonts w:ascii="Times New Roman" w:hAnsi="Times New Roman" w:cs="Times New Roman"/>
          <w:b/>
          <w:sz w:val="24"/>
          <w:szCs w:val="24"/>
          <w:lang w:val="en-US"/>
        </w:rPr>
        <w:t xml:space="preserve">Acute studies conducted in children and adolescents </w:t>
      </w:r>
    </w:p>
    <w:p w:rsidR="00E252AB" w:rsidRPr="00A96E6C" w:rsidRDefault="00E252AB" w:rsidP="00E252AB">
      <w:pPr>
        <w:spacing w:line="360" w:lineRule="auto"/>
        <w:rPr>
          <w:rFonts w:ascii="Times New Roman" w:hAnsi="Times New Roman" w:cs="Times New Roman"/>
          <w:b/>
          <w:sz w:val="24"/>
          <w:szCs w:val="24"/>
          <w:lang w:val="en-US"/>
        </w:rPr>
      </w:pPr>
      <w:r w:rsidRPr="00A96E6C">
        <w:rPr>
          <w:rFonts w:ascii="Times New Roman" w:hAnsi="Times New Roman" w:cs="Times New Roman"/>
          <w:b/>
          <w:sz w:val="24"/>
          <w:szCs w:val="24"/>
          <w:lang w:val="en-US"/>
        </w:rPr>
        <w:t>Main aim, population and design</w:t>
      </w:r>
    </w:p>
    <w:p w:rsidR="00E252AB" w:rsidRPr="00A96E6C" w:rsidRDefault="00E252AB" w:rsidP="00934CBF">
      <w:pPr>
        <w:spacing w:line="360" w:lineRule="auto"/>
        <w:jc w:val="both"/>
        <w:rPr>
          <w:rFonts w:ascii="Times New Roman" w:hAnsi="Times New Roman" w:cs="Times New Roman"/>
          <w:sz w:val="24"/>
          <w:szCs w:val="24"/>
          <w:lang w:val="en-US"/>
        </w:rPr>
      </w:pPr>
      <w:r w:rsidRPr="00A96E6C">
        <w:rPr>
          <w:rFonts w:ascii="Times New Roman" w:hAnsi="Times New Roman" w:cs="Times New Roman"/>
          <w:sz w:val="24"/>
          <w:szCs w:val="24"/>
          <w:lang w:val="en-US"/>
        </w:rPr>
        <w:t xml:space="preserve">Of the four acute studies included, two were randomized controlled studie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fvvDDNBH","properties":{"formattedCitation":"\\super (39,42)\\nosupersub{}","plainCitation":"(39,42)","noteIndex":0},"citationItems":[{"id":5,"uris":["http://zotero.org/users/4891041/items/ZNV8JJHN"],"uri":["http://zotero.org/users/4891041/items/ZNV8JJHN"],"itemData":{"id":5,"type":"article-journal","container-title":"Appetite","page":"104506","title":"Effect of exercise-meal timing on energy intake, appetite and food reward in adolescents with obesity: the TIMEX study","volume":"146","author":[{"family":"Fillon","given":"Alicia"},{"family":"Mathieu","given":"Marie-Eve"},{"family":"Masurier","given":"Julie"},{"family":"Roche","given":"Johanna"},{"family":"Miguet","given":"Maud"},{"family":"Khammassi","given":"Marwa"},{"family":"Finlayson","given":"Graham"},{"family":"Beaulieu","given":"Kristine"},{"family":"Pereira","given":"Bruno"},{"family":"Duclos","given":"Martine"},{"family":"Boirie","given":"Yves"},{"family":"Thivel","given":"David"}],"issued":{"date-parts":[["2020",3]]}}},{"id":531,"uris":["http://zotero.org/users/4891041/items/SKGUEJCR"],"uri":["http://zotero.org/users/4891041/items/SKGUEJCR"],"itemData":{"id":531,"type":"article-journal","abstract":"Abstract\n            \n              Exercise modifies energy intake (EI) in adolescents with obesity, but whether this is mediated by the exercise-induced energy deficit remains unknown. The present study examined the effect of exercise with and without dietary replacement of the exercise energy expenditure on appetite, EI and food reward in adolescents with obesity. Fourteen 12–15-year-old adolescents with obesity (eight girls; Tanner 3–4; BMI 34·8 (\n              sd\n              5·7) kg/m\n              2\n              ; BMI\n              z\n              score 2·3 (\n              sd\n              0·4)) randomly completed three experimental conditions: (i) rest control (CON); (ii) 30-min cycling (EX) and (iii) 30-min cycling with dietary energy replacement (EX + R).\n              Ad libitum\n              EI was assessed at lunch and dinner, and food reward (Leeds Food Preference Questionnaire) before and after lunch. Appetite was assessed at regular intervals. Lunch, evening and total EI (excluding the post-exercise snack in EX − R) were similar across conditions. Lunch and total EI including the post-exercise snack in EX + R were higher in EX − R than CON and EX; EX and CON were similar. Total relative EI was lower in EX (6284 (\n              sd\n              2042) kJ) compared with CON (7167 (\n              sd\n              2218) kJ;\n              P\n              &lt; 0·05) and higher in EX + R (7736 (\n              sd\n              2033) kJ) compared with CON (\n              P\n              &lt; 0·001). Appetite and satiety quotients did not differ across conditions (\n              P\n              ≥ 0·10). Pre-meal explicit liking for fat was lower in EX compared with CON and EX + R (\n              P\n              = 0·05). There was time by condition interaction between EX and CON for explicit wanting and liking for fat (\n              P\n              = 0·01). Despite similar appetite and EI, adolescents with obesity do not adapt their post-exercise food intake to account for immediate dietary replacement of the exercise-induced energy deficit, favouring a short-term positive energy balance.","container-title":"British Journal of Nutrition","DOI":"10.1017/S0007114519003106","ISSN":"0007-1145, 1475-2662","issue":"5","journalAbbreviation":"Br J Nutr","language":"en","page":"592-600","source":"DOI.org (Crossref)","title":"Post-moderate-intensity exercise energy replacement does not reduce subsequent appetite and energy intake in adolescents with obesity","volume":"123","author":[{"family":"Thivel","given":"D."},{"family":"Roche","given":"J."},{"family":"Miguet","given":"M."},{"family":"Fillon","given":"A."},{"family":"Khammassi","given":"M."},{"family":"Beaulieu","given":"K."},{"family":"Finlayson","given":"G."},{"family":"Pereira","given":"B."},{"family":"Miyashita","given":"M."},{"family":"Thackray","given":"A. E."},{"family":"Masurier","given":"J."},{"family":"Duclos","given":"M."},{"family":"Boirie","given":"Y."}],"issued":{"date-parts":[["2020",3,14]]}}}],"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rPr>
        <w:t>(39,42)</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2 were randomized crossover stud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9feGTNJR","properties":{"formattedCitation":"\\super (38,41)\\nosupersub{}","plainCitation":"(38,41)","noteIndex":0},"citationItems":[{"id":47,"uris":["http://zotero.org/users/4891041/items/GEWMG9NU"],"uri":["http://zotero.org/users/4891041/items/GEWMG9NU"],"itemData":{"id":47,"type":"article-journal","abstract":"Exercise can suppress appetite and energy intake but the impact of the timing of exercise remains unknown. Knowing that orexigenic hormone levels decrease during exercise but rapidly increase afterward, the aim of the current study was to investigate whether energy intake is increasingly reduced when exercise immediately precedes a meal compared to when a delay occurs between the exercise and the meal. Non-obese boys (15-20 years old; N=12) were individually evaluated while performing two randomly assigned experimental visits: 1) a 30-min exercise session of moderate-to-vigorous intensity followed immediately by an ad libitum buffet at 12 PM and 2), an identical session followed by a 135-min waiting period and an ad libitum buffet-type meal at 12 PM. In both conditions, a snack in the afternoon and a second ad libitum buffet-type meal at 5 PM were served. Findings showed that hunger ratings were similar under both conditions. The exercise session immediately prior to the meal compared with the condition with a &gt;2h delay led to reduction of 11% and 23% in overall and lipid energy intakes at lunch, respectively (P-values&gt;0.05). No significant differences were found in the energy intakes from the afternoon snack and dinner. Apart from lipids at lunch, the proportions of energy from the various macronutrients at each meal were similar. This study reveals that being physically active before a meal plays a role in acute energy intake reduction when a shorter delay is present between exercise and a meal. In addition, the absence of compensation over several hours is noteworthy.","container-title":"Physiology &amp; Behavior","DOI":"10.1016/j.physbeh.2015.08.030","ISSN":"1873-507X","journalAbbreviation":"Physiol. Behav.","language":"eng","note":"PMID: 26325014","page":"557-562","source":"PubMed","title":"Timing of moderate-to-vigorous exercise and its impact on subsequent energy intake in young males","volume":"151","author":[{"family":"Albert","given":"Marie-Helene"},{"family":"Drapeau","given":"Vicky"},{"family":"Mathieu","given":"Marie-Eve"}],"issued":{"date-parts":[["2015",11,1]]}}},{"id":595,"uris":["http://zotero.org/users/4891041/items/W2VS2842"],"uri":["http://zotero.org/users/4891041/items/W2VS2842"],"itemData":{"id":595,"type":"article-journal","container-title":"Appetite","DOI":"https://doi.org/10.1016/j.appet.2020.104701.","issue":"1","page":"42-55","title":"Caloric compensation and appetite control in children of different weight status and predisposition to obesity","volume":"36","author":[{"family":"Kral","given":"Tanja V.E."},{"family":"Moore","given":"Reneé H."},{"family":"Chittams","given":"Jesse"},{"family":"O'Malley","given":"Lauren"},{"family":"Jones","given":"Elizabeth"},{"family":"Quinn","given":"Ryan J."},{"family":"Fisher","given":"Jennifer O."}],"issued":{"date-parts":[["202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8,41)</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Two aimed to assess the effect of different timing-exercise conditions on satiety responsivenes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WxAoajQg","properties":{"formattedCitation":"\\super (38,39)\\nosupersub{}","plainCitation":"(38,39)","noteIndex":0},"citationItems":[{"id":47,"uris":["http://zotero.org/users/4891041/items/GEWMG9NU"],"uri":["http://zotero.org/users/4891041/items/GEWMG9NU"],"itemData":{"id":47,"type":"article-journal","abstract":"Exercise can suppress appetite and energy intake but the impact of the timing of exercise remains unknown. Knowing that orexigenic hormone levels decrease during exercise but rapidly increase afterward, the aim of the current study was to investigate whether energy intake is increasingly reduced when exercise immediately precedes a meal compared to when a delay occurs between the exercise and the meal. Non-obese boys (15-20 years old; N=12) were individually evaluated while performing two randomly assigned experimental visits: 1) a 30-min exercise session of moderate-to-vigorous intensity followed immediately by an ad libitum buffet at 12 PM and 2), an identical session followed by a 135-min waiting period and an ad libitum buffet-type meal at 12 PM. In both conditions, a snack in the afternoon and a second ad libitum buffet-type meal at 5 PM were served. Findings showed that hunger ratings were similar under both conditions. The exercise session immediately prior to the meal compared with the condition with a &gt;2h delay led to reduction of 11% and 23% in overall and lipid energy intakes at lunch, respectively (P-values&gt;0.05). No significant differences were found in the energy intakes from the afternoon snack and dinner. Apart from lipids at lunch, the proportions of energy from the various macronutrients at each meal were similar. This study reveals that being physically active before a meal plays a role in acute energy intake reduction when a shorter delay is present between exercise and a meal. In addition, the absence of compensation over several hours is noteworthy.","container-title":"Physiology &amp; Behavior","DOI":"10.1016/j.physbeh.2015.08.030","ISSN":"1873-507X","journalAbbreviation":"Physiol. Behav.","language":"eng","note":"PMID: 26325014","page":"557-562","source":"PubMed","title":"Timing of moderate-to-vigorous exercise and its impact on subsequent energy intake in young males","volume":"151","author":[{"family":"Albert","given":"Marie-Helene"},{"family":"Drapeau","given":"Vicky"},{"family":"Mathieu","given":"Marie-Eve"}],"issued":{"date-parts":[["2015",11,1]]}}},{"id":5,"uris":["http://zotero.org/users/4891041/items/ZNV8JJHN"],"uri":["http://zotero.org/users/4891041/items/ZNV8JJHN"],"itemData":{"id":5,"type":"article-journal","container-title":"Appetite","page":"104506","title":"Effect of exercise-meal timing on energy intake, appetite and food reward in adolescents with obesity: the TIMEX study","volume":"146","author":[{"family":"Fillon","given":"Alicia"},{"family":"Mathieu","given":"Marie-Eve"},{"family":"Masurier","given":"Julie"},{"family":"Roche","given":"Johanna"},{"family":"Miguet","given":"Maud"},{"family":"Khammassi","given":"Marwa"},{"family":"Finlayson","given":"Graham"},{"family":"Beaulieu","given":"Kristine"},{"family":"Pereira","given":"Bruno"},{"family":"Duclos","given":"Martine"},{"family":"Boirie","given":"Yves"},{"family":"Thivel","given":"David"}],"issued":{"date-parts":[["2020",3]]}}}],"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8,3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while the other two were aimed at examining the satiety responsiveness to different nutritional manipulations</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JRtJGIS9","properties":{"formattedCitation":"\\super (41,42)\\nosupersub{}","plainCitation":"(41,42)","noteIndex":0},"citationItems":[{"id":595,"uris":["http://zotero.org/users/4891041/items/W2VS2842"],"uri":["http://zotero.org/users/4891041/items/W2VS2842"],"itemData":{"id":595,"type":"article-journal","container-title":"Appetite","DOI":"https://doi.org/10.1016/j.appet.2020.104701.","issue":"1","page":"42-55","title":"Caloric compensation and appetite control in children of different weight status and predisposition to obesity","volume":"36","author":[{"family":"Kral","given":"Tanja V.E."},{"family":"Moore","given":"Reneé H."},{"family":"Chittams","given":"Jesse"},{"family":"O'Malley","given":"Lauren"},{"family":"Jones","given":"Elizabeth"},{"family":"Quinn","given":"Ryan J."},{"family":"Fisher","given":"Jennifer O."}],"issued":{"date-parts":[["2020"]]}}},{"id":531,"uris":["http://zotero.org/users/4891041/items/SKGUEJCR"],"uri":["http://zotero.org/users/4891041/items/SKGUEJCR"],"itemData":{"id":531,"type":"article-journal","abstract":"Abstract\n            \n              Exercise modifies energy intake (EI) in adolescents with obesity, but whether this is mediated by the exercise-induced energy deficit remains unknown. The present study examined the effect of exercise with and without dietary replacement of the exercise energy expenditure on appetite, EI and food reward in adolescents with obesity. Fourteen 12–15-year-old adolescents with obesity (eight girls; Tanner 3–4; BMI 34·8 (\n              sd\n              5·7) kg/m\n              2\n              ; BMI\n              z\n              score 2·3 (\n              sd\n              0·4)) randomly completed three experimental conditions: (i) rest control (CON); (ii) 30-min cycling (EX) and (iii) 30-min cycling with dietary energy replacement (EX + R).\n              Ad libitum\n              EI was assessed at lunch and dinner, and food reward (Leeds Food Preference Questionnaire) before and after lunch. Appetite was assessed at regular intervals. Lunch, evening and total EI (excluding the post-exercise snack in EX − R) were similar across conditions. Lunch and total EI including the post-exercise snack in EX + R were higher in EX − R than CON and EX; EX and CON were similar. Total relative EI was lower in EX (6284 (\n              sd\n              2042) kJ) compared with CON (7167 (\n              sd\n              2218) kJ;\n              P\n              &lt; 0·05) and higher in EX + R (7736 (\n              sd\n              2033) kJ) compared with CON (\n              P\n              &lt; 0·001). Appetite and satiety quotients did not differ across conditions (\n              P\n              ≥ 0·10). Pre-meal explicit liking for fat was lower in EX compared with CON and EX + R (\n              P\n              = 0·05). There was time by condition interaction between EX and CON for explicit wanting and liking for fat (\n              P\n              = 0·01). Despite similar appetite and EI, adolescents with obesity do not adapt their post-exercise food intake to account for immediate dietary replacement of the exercise-induced energy deficit, favouring a short-term positive energy balance.","container-title":"British Journal of Nutrition","DOI":"10.1017/S0007114519003106","ISSN":"0007-1145, 1475-2662","issue":"5","journalAbbreviation":"Br J Nutr","language":"en","page":"592-600","source":"DOI.org (Crossref)","title":"Post-moderate-intensity exercise energy replacement does not reduce subsequent appetite and energy intake in adolescents with obesity","volume":"123","author":[{"family":"Thivel","given":"D."},{"family":"Roche","given":"J."},{"family":"Miguet","given":"M."},{"family":"Fillon","given":"A."},{"family":"Khammassi","given":"M."},{"family":"Beaulieu","given":"K."},{"family":"Finlayson","given":"G."},{"family":"Pereira","given":"B."},{"family":"Miyashita","given":"M."},{"family":"Thackray","given":"A. E."},{"family":"Masurier","given":"J."},{"family":"Duclos","given":"M."},{"family":"Boirie","given":"Y."}],"issued":{"date-parts":[["2020",3,14]]}}}],"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1,42)</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t>
      </w:r>
    </w:p>
    <w:p w:rsidR="00E252AB" w:rsidRPr="00A96E6C" w:rsidRDefault="00E252AB" w:rsidP="00934CBF">
      <w:pPr>
        <w:spacing w:line="360" w:lineRule="auto"/>
        <w:ind w:firstLine="708"/>
        <w:jc w:val="both"/>
        <w:rPr>
          <w:rFonts w:ascii="Times New Roman" w:hAnsi="Times New Roman" w:cs="Times New Roman"/>
          <w:sz w:val="24"/>
          <w:szCs w:val="24"/>
          <w:lang w:val="en-US"/>
        </w:rPr>
      </w:pPr>
      <w:r w:rsidRPr="00A96E6C">
        <w:rPr>
          <w:rFonts w:ascii="Times New Roman" w:hAnsi="Times New Roman" w:cs="Times New Roman"/>
          <w:sz w:val="24"/>
          <w:szCs w:val="24"/>
          <w:lang w:val="en-US"/>
        </w:rPr>
        <w:t xml:space="preserve">In their work, Albert </w:t>
      </w:r>
      <w:r w:rsidRPr="00A96E6C">
        <w:rPr>
          <w:rFonts w:ascii="Times New Roman" w:hAnsi="Times New Roman" w:cs="Times New Roman"/>
          <w:i/>
          <w:sz w:val="24"/>
          <w:szCs w:val="24"/>
          <w:lang w:val="en-US"/>
        </w:rPr>
        <w:t xml:space="preserve">et al.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6Pfo305D","properties":{"formattedCitation":"\\super (38)\\nosupersub{}","plainCitation":"(38)","noteIndex":0},"citationItems":[{"id":47,"uris":["http://zotero.org/users/4891041/items/GEWMG9NU"],"uri":["http://zotero.org/users/4891041/items/GEWMG9NU"],"itemData":{"id":47,"type":"article-journal","abstract":"Exercise can suppress appetite and energy intake but the impact of the timing of exercise remains unknown. Knowing that orexigenic hormone levels decrease during exercise but rapidly increase afterward, the aim of the current study was to investigate whether energy intake is increasingly reduced when exercise immediately precedes a meal compared to when a delay occurs between the exercise and the meal. Non-obese boys (15-20 years old; N=12) were individually evaluated while performing two randomly assigned experimental visits: 1) a 30-min exercise session of moderate-to-vigorous intensity followed immediately by an ad libitum buffet at 12 PM and 2), an identical session followed by a 135-min waiting period and an ad libitum buffet-type meal at 12 PM. In both conditions, a snack in the afternoon and a second ad libitum buffet-type meal at 5 PM were served. Findings showed that hunger ratings were similar under both conditions. The exercise session immediately prior to the meal compared with the condition with a &gt;2h delay led to reduction of 11% and 23% in overall and lipid energy intakes at lunch, respectively (P-values&gt;0.05). No significant differences were found in the energy intakes from the afternoon snack and dinner. Apart from lipids at lunch, the proportions of energy from the various macronutrients at each meal were similar. This study reveals that being physically active before a meal plays a role in acute energy intake reduction when a shorter delay is present between exercise and a meal. In addition, the absence of compensation over several hours is noteworthy.","container-title":"Physiology &amp; Behavior","DOI":"10.1016/j.physbeh.2015.08.030","ISSN":"1873-507X","journalAbbreviation":"Physiol. Behav.","language":"eng","note":"PMID: 26325014","page":"557-562","source":"PubMed","title":"Timing of moderate-to-vigorous exercise and its impact on subsequent energy intake in young males","volume":"151","author":[{"family":"Albert","given":"Marie-Helene"},{"family":"Drapeau","given":"Vicky"},{"family":"Mathieu","given":"Marie-Eve"}],"issued":{"date-parts":[["2015",1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8)</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w:t>
      </w:r>
      <w:proofErr w:type="spellStart"/>
      <w:r w:rsidRPr="00A96E6C">
        <w:rPr>
          <w:rFonts w:ascii="Times New Roman" w:hAnsi="Times New Roman" w:cs="Times New Roman"/>
          <w:sz w:val="24"/>
          <w:szCs w:val="24"/>
          <w:lang w:val="en-US"/>
        </w:rPr>
        <w:t>Fillon</w:t>
      </w:r>
      <w:proofErr w:type="spellEnd"/>
      <w:r w:rsidRPr="00A96E6C">
        <w:rPr>
          <w:rFonts w:ascii="Times New Roman" w:hAnsi="Times New Roman" w:cs="Times New Roman"/>
          <w:sz w:val="24"/>
          <w:szCs w:val="24"/>
          <w:lang w:val="en-US"/>
        </w:rPr>
        <w:t xml:space="preserve"> </w:t>
      </w:r>
      <w:r w:rsidRPr="00A96E6C">
        <w:rPr>
          <w:rFonts w:ascii="Times New Roman" w:hAnsi="Times New Roman" w:cs="Times New Roman"/>
          <w:i/>
          <w:sz w:val="24"/>
          <w:szCs w:val="24"/>
          <w:lang w:val="en-US"/>
        </w:rPr>
        <w:t xml:space="preserve">et al.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BU8k6k3s","properties":{"formattedCitation":"\\super (39)\\nosupersub{}","plainCitation":"(39)","noteIndex":0},"citationItems":[{"id":5,"uris":["http://zotero.org/users/4891041/items/ZNV8JJHN"],"uri":["http://zotero.org/users/4891041/items/ZNV8JJHN"],"itemData":{"id":5,"type":"article-journal","container-title":"Appetite","page":"104506","title":"Effect of exercise-meal timing on energy intake, appetite and food reward in adolescents with obesity: the TIMEX study","volume":"146","author":[{"family":"Fillon","given":"Alicia"},{"family":"Mathieu","given":"Marie-Eve"},{"family":"Masurier","given":"Julie"},{"family":"Roche","given":"Johanna"},{"family":"Miguet","given":"Maud"},{"family":"Khammassi","given":"Marwa"},{"family":"Finlayson","given":"Graham"},{"family":"Beaulieu","given":"Kristine"},{"family":"Pereira","given":"Bruno"},{"family":"Duclos","given":"Martine"},{"family":"Boirie","given":"Yves"},{"family":"Thivel","given":"David"}],"issued":{"date-parts":[["2020",3]]}}}],"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investigated the effect of the delay between an acute exercise and the meal on food intake and appetite sensations, while </w:t>
      </w:r>
      <w:proofErr w:type="spellStart"/>
      <w:r w:rsidRPr="00A96E6C">
        <w:rPr>
          <w:rFonts w:ascii="Times New Roman" w:hAnsi="Times New Roman" w:cs="Times New Roman"/>
          <w:sz w:val="24"/>
          <w:szCs w:val="24"/>
          <w:lang w:val="en-US"/>
        </w:rPr>
        <w:t>Thivel</w:t>
      </w:r>
      <w:proofErr w:type="spellEnd"/>
      <w:r w:rsidRPr="00A96E6C">
        <w:rPr>
          <w:rFonts w:ascii="Times New Roman" w:hAnsi="Times New Roman" w:cs="Times New Roman"/>
          <w:sz w:val="24"/>
          <w:szCs w:val="24"/>
          <w:lang w:val="en-US"/>
        </w:rPr>
        <w:t xml:space="preserve"> and colleague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8CoPsmZr","properties":{"formattedCitation":"\\super (42)\\nosupersub{}","plainCitation":"(42)","noteIndex":0},"citationItems":[{"id":531,"uris":["http://zotero.org/users/4891041/items/SKGUEJCR"],"uri":["http://zotero.org/users/4891041/items/SKGUEJCR"],"itemData":{"id":531,"type":"article-journal","abstract":"Abstract\n            \n              Exercise modifies energy intake (EI) in adolescents with obesity, but whether this is mediated by the exercise-induced energy deficit remains unknown. The present study examined the effect of exercise with and without dietary replacement of the exercise energy expenditure on appetite, EI and food reward in adolescents with obesity. Fourteen 12–15-year-old adolescents with obesity (eight girls; Tanner 3–4; BMI 34·8 (\n              sd\n              5·7) kg/m\n              2\n              ; BMI\n              z\n              score 2·3 (\n              sd\n              0·4)) randomly completed three experimental conditions: (i) rest control (CON); (ii) 30-min cycling (EX) and (iii) 30-min cycling with dietary energy replacement (EX + R).\n              Ad libitum\n              EI was assessed at lunch and dinner, and food reward (Leeds Food Preference Questionnaire) before and after lunch. Appetite was assessed at regular intervals. Lunch, evening and total EI (excluding the post-exercise snack in EX − R) were similar across conditions. Lunch and total EI including the post-exercise snack in EX + R were higher in EX − R than CON and EX; EX and CON were similar. Total relative EI was lower in EX (6284 (\n              sd\n              2042) kJ) compared with CON (7167 (\n              sd\n              2218) kJ;\n              P\n              &lt; 0·05) and higher in EX + R (7736 (\n              sd\n              2033) kJ) compared with CON (\n              P\n              &lt; 0·001). Appetite and satiety quotients did not differ across conditions (\n              P\n              ≥ 0·10). Pre-meal explicit liking for fat was lower in EX compared with CON and EX + R (\n              P\n              = 0·05). There was time by condition interaction between EX and CON for explicit wanting and liking for fat (\n              P\n              = 0·01). Despite similar appetite and EI, adolescents with obesity do not adapt their post-exercise food intake to account for immediate dietary replacement of the exercise-induced energy deficit, favouring a short-term positive energy balance.","container-title":"British Journal of Nutrition","DOI":"10.1017/S0007114519003106","ISSN":"0007-1145, 1475-2662","issue":"5","journalAbbreviation":"Br J Nutr","language":"en","page":"592-600","source":"DOI.org (Crossref)","title":"Post-moderate-intensity exercise energy replacement does not reduce subsequent appetite and energy intake in adolescents with obesity","volume":"123","author":[{"family":"Thivel","given":"D."},{"family":"Roche","given":"J."},{"family":"Miguet","given":"M."},{"family":"Fillon","given":"A."},{"family":"Khammassi","given":"M."},{"family":"Beaulieu","given":"K."},{"family":"Finlayson","given":"G."},{"family":"Pereira","given":"B."},{"family":"Miyashita","given":"M."},{"family":"Thackray","given":"A. E."},{"family":"Masurier","given":"J."},{"family":"Duclos","given":"M."},{"family":"Boirie","given":"Y."}],"issued":{"date-parts":[["2020",3,14]]}}}],"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2)</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ssessed the effect of post-exercise energy replacement on subsequent food intake. As for them, </w:t>
      </w:r>
      <w:proofErr w:type="spellStart"/>
      <w:r w:rsidRPr="00A96E6C">
        <w:rPr>
          <w:rFonts w:ascii="Times New Roman" w:hAnsi="Times New Roman" w:cs="Times New Roman"/>
          <w:sz w:val="24"/>
          <w:szCs w:val="24"/>
          <w:lang w:val="en-US"/>
        </w:rPr>
        <w:t>Kral</w:t>
      </w:r>
      <w:proofErr w:type="spellEnd"/>
      <w:r w:rsidRPr="00A96E6C">
        <w:rPr>
          <w:rFonts w:ascii="Times New Roman" w:hAnsi="Times New Roman" w:cs="Times New Roman"/>
          <w:sz w:val="24"/>
          <w:szCs w:val="24"/>
          <w:lang w:val="en-US"/>
        </w:rPr>
        <w:t xml:space="preserve"> and collaborators assessed calories compensation at breakfast, appetite control and energy intake across preload condition in children of different weight-status with low or high risk to develop obesit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Cy5RBvPD","properties":{"formattedCitation":"\\super (41)\\nosupersub{}","plainCitation":"(41)","noteIndex":0},"citationItems":[{"id":595,"uris":["http://zotero.org/users/4891041/items/W2VS2842"],"uri":["http://zotero.org/users/4891041/items/W2VS2842"],"itemData":{"id":595,"type":"article-journal","container-title":"Appetite","DOI":"https://doi.org/10.1016/j.appet.2020.104701.","issue":"1","page":"42-55","title":"Caloric compensation and appetite control in children of different weight status and predisposition to obesity","volume":"36","author":[{"family":"Kral","given":"Tanja V.E."},{"family":"Moore","given":"Reneé H."},{"family":"Chittams","given":"Jesse"},{"family":"O'Malley","given":"Lauren"},{"family":"Jones","given":"Elizabeth"},{"family":"Quinn","given":"Ryan J."},{"family":"Fisher","given":"Jennifer O."}],"issued":{"date-parts":[["202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1)</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t>
      </w:r>
    </w:p>
    <w:p w:rsidR="00E252AB" w:rsidRPr="00A96E6C" w:rsidRDefault="00E252AB" w:rsidP="00934CBF">
      <w:pPr>
        <w:spacing w:line="360" w:lineRule="auto"/>
        <w:ind w:firstLine="708"/>
        <w:jc w:val="both"/>
        <w:rPr>
          <w:rFonts w:ascii="Times New Roman" w:hAnsi="Times New Roman" w:cs="Times New Roman"/>
          <w:sz w:val="24"/>
          <w:szCs w:val="24"/>
          <w:lang w:val="en-US"/>
        </w:rPr>
      </w:pPr>
      <w:r w:rsidRPr="00A96E6C">
        <w:rPr>
          <w:rFonts w:ascii="Times New Roman" w:hAnsi="Times New Roman" w:cs="Times New Roman"/>
          <w:sz w:val="24"/>
          <w:szCs w:val="24"/>
          <w:lang w:val="en-US"/>
        </w:rPr>
        <w:lastRenderedPageBreak/>
        <w:t xml:space="preserve">Among these four studies, 3 enrolled both boys and girl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4sXI4T8j","properties":{"formattedCitation":"\\super (39,41,42)\\nosupersub{}","plainCitation":"(39,41,42)","noteIndex":0},"citationItems":[{"id":5,"uris":["http://zotero.org/users/4891041/items/ZNV8JJHN"],"uri":["http://zotero.org/users/4891041/items/ZNV8JJHN"],"itemData":{"id":5,"type":"article-journal","container-title":"Appetite","page":"104506","title":"Effect of exercise-meal timing on energy intake, appetite and food reward in adolescents with obesity: the TIMEX study","volume":"146","author":[{"family":"Fillon","given":"Alicia"},{"family":"Mathieu","given":"Marie-Eve"},{"family":"Masurier","given":"Julie"},{"family":"Roche","given":"Johanna"},{"family":"Miguet","given":"Maud"},{"family":"Khammassi","given":"Marwa"},{"family":"Finlayson","given":"Graham"},{"family":"Beaulieu","given":"Kristine"},{"family":"Pereira","given":"Bruno"},{"family":"Duclos","given":"Martine"},{"family":"Boirie","given":"Yves"},{"family":"Thivel","given":"David"}],"issued":{"date-parts":[["2020",3]]}}},{"id":595,"uris":["http://zotero.org/users/4891041/items/W2VS2842"],"uri":["http://zotero.org/users/4891041/items/W2VS2842"],"itemData":{"id":595,"type":"article-journal","container-title":"Appetite","DOI":"https://doi.org/10.1016/j.appet.2020.104701.","issue":"1","page":"42-55","title":"Caloric compensation and appetite control in children of different weight status and predisposition to obesity","volume":"36","author":[{"family":"Kral","given":"Tanja V.E."},{"family":"Moore","given":"Reneé H."},{"family":"Chittams","given":"Jesse"},{"family":"O'Malley","given":"Lauren"},{"family":"Jones","given":"Elizabeth"},{"family":"Quinn","given":"Ryan J."},{"family":"Fisher","given":"Jennifer O."}],"issued":{"date-parts":[["2020"]]}}},{"id":531,"uris":["http://zotero.org/users/4891041/items/SKGUEJCR"],"uri":["http://zotero.org/users/4891041/items/SKGUEJCR"],"itemData":{"id":531,"type":"article-journal","abstract":"Abstract\n            \n              Exercise modifies energy intake (EI) in adolescents with obesity, but whether this is mediated by the exercise-induced energy deficit remains unknown. The present study examined the effect of exercise with and without dietary replacement of the exercise energy expenditure on appetite, EI and food reward in adolescents with obesity. Fourteen 12–15-year-old adolescents with obesity (eight girls; Tanner 3–4; BMI 34·8 (\n              sd\n              5·7) kg/m\n              2\n              ; BMI\n              z\n              score 2·3 (\n              sd\n              0·4)) randomly completed three experimental conditions: (i) rest control (CON); (ii) 30-min cycling (EX) and (iii) 30-min cycling with dietary energy replacement (EX + R).\n              Ad libitum\n              EI was assessed at lunch and dinner, and food reward (Leeds Food Preference Questionnaire) before and after lunch. Appetite was assessed at regular intervals. Lunch, evening and total EI (excluding the post-exercise snack in EX − R) were similar across conditions. Lunch and total EI including the post-exercise snack in EX + R were higher in EX − R than CON and EX; EX and CON were similar. Total relative EI was lower in EX (6284 (\n              sd\n              2042) kJ) compared with CON (7167 (\n              sd\n              2218) kJ;\n              P\n              &lt; 0·05) and higher in EX + R (7736 (\n              sd\n              2033) kJ) compared with CON (\n              P\n              &lt; 0·001). Appetite and satiety quotients did not differ across conditions (\n              P\n              ≥ 0·10). Pre-meal explicit liking for fat was lower in EX compared with CON and EX + R (\n              P\n              = 0·05). There was time by condition interaction between EX and CON for explicit wanting and liking for fat (\n              P\n              = 0·01). Despite similar appetite and EI, adolescents with obesity do not adapt their post-exercise food intake to account for immediate dietary replacement of the exercise-induced energy deficit, favouring a short-term positive energy balance.","container-title":"British Journal of Nutrition","DOI":"10.1017/S0007114519003106","ISSN":"0007-1145, 1475-2662","issue":"5","journalAbbreviation":"Br J Nutr","language":"en","page":"592-600","source":"DOI.org (Crossref)","title":"Post-moderate-intensity exercise energy replacement does not reduce subsequent appetite and energy intake in adolescents with obesity","volume":"123","author":[{"family":"Thivel","given":"D."},{"family":"Roche","given":"J."},{"family":"Miguet","given":"M."},{"family":"Fillon","given":"A."},{"family":"Khammassi","given":"M."},{"family":"Beaulieu","given":"K."},{"family":"Finlayson","given":"G."},{"family":"Pereira","given":"B."},{"family":"Miyashita","given":"M."},{"family":"Thackray","given":"A. E."},{"family":"Masurier","given":"J."},{"family":"Duclos","given":"M."},{"family":"Boirie","given":"Y."}],"issued":{"date-parts":[["2020",3,14]]}}}],"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9,41,42)</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hile one enrolled boys onl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c6Lza4fn","properties":{"formattedCitation":"\\super (38)\\nosupersub{}","plainCitation":"(38)","noteIndex":0},"citationItems":[{"id":47,"uris":["http://zotero.org/users/4891041/items/GEWMG9NU"],"uri":["http://zotero.org/users/4891041/items/GEWMG9NU"],"itemData":{"id":47,"type":"article-journal","abstract":"Exercise can suppress appetite and energy intake but the impact of the timing of exercise remains unknown. Knowing that orexigenic hormone levels decrease during exercise but rapidly increase afterward, the aim of the current study was to investigate whether energy intake is increasingly reduced when exercise immediately precedes a meal compared to when a delay occurs between the exercise and the meal. Non-obese boys (15-20 years old; N=12) were individually evaluated while performing two randomly assigned experimental visits: 1) a 30-min exercise session of moderate-to-vigorous intensity followed immediately by an ad libitum buffet at 12 PM and 2), an identical session followed by a 135-min waiting period and an ad libitum buffet-type meal at 12 PM. In both conditions, a snack in the afternoon and a second ad libitum buffet-type meal at 5 PM were served. Findings showed that hunger ratings were similar under both conditions. The exercise session immediately prior to the meal compared with the condition with a &gt;2h delay led to reduction of 11% and 23% in overall and lipid energy intakes at lunch, respectively (P-values&gt;0.05). No significant differences were found in the energy intakes from the afternoon snack and dinner. Apart from lipids at lunch, the proportions of energy from the various macronutrients at each meal were similar. This study reveals that being physically active before a meal plays a role in acute energy intake reduction when a shorter delay is present between exercise and a meal. In addition, the absence of compensation over several hours is noteworthy.","container-title":"Physiology &amp; Behavior","DOI":"10.1016/j.physbeh.2015.08.030","ISSN":"1873-507X","journalAbbreviation":"Physiol. Behav.","language":"eng","note":"PMID: 26325014","page":"557-562","source":"PubMed","title":"Timing of moderate-to-vigorous exercise and its impact on subsequent energy intake in young males","volume":"151","author":[{"family":"Albert","given":"Marie-Helene"},{"family":"Drapeau","given":"Vicky"},{"family":"Mathieu","given":"Marie-Eve"}],"issued":{"date-parts":[["2015",1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8)</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lbert </w:t>
      </w:r>
      <w:r w:rsidRPr="00A96E6C">
        <w:rPr>
          <w:rFonts w:ascii="Times New Roman" w:hAnsi="Times New Roman" w:cs="Times New Roman"/>
          <w:i/>
          <w:sz w:val="24"/>
          <w:szCs w:val="24"/>
          <w:lang w:val="en-US"/>
        </w:rPr>
        <w:t xml:space="preserve">et al. </w:t>
      </w:r>
      <w:r w:rsidRPr="00A96E6C">
        <w:rPr>
          <w:rFonts w:ascii="Times New Roman" w:hAnsi="Times New Roman" w:cs="Times New Roman"/>
          <w:sz w:val="24"/>
          <w:szCs w:val="24"/>
          <w:lang w:val="en-US"/>
        </w:rPr>
        <w:t xml:space="preserve">'s stud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rTufeGqh","properties":{"formattedCitation":"\\super (38)\\nosupersub{}","plainCitation":"(38)","noteIndex":0},"citationItems":[{"id":47,"uris":["http://zotero.org/users/4891041/items/GEWMG9NU"],"uri":["http://zotero.org/users/4891041/items/GEWMG9NU"],"itemData":{"id":47,"type":"article-journal","abstract":"Exercise can suppress appetite and energy intake but the impact of the timing of exercise remains unknown. Knowing that orexigenic hormone levels decrease during exercise but rapidly increase afterward, the aim of the current study was to investigate whether energy intake is increasingly reduced when exercise immediately precedes a meal compared to when a delay occurs between the exercise and the meal. Non-obese boys (15-20 years old; N=12) were individually evaluated while performing two randomly assigned experimental visits: 1) a 30-min exercise session of moderate-to-vigorous intensity followed immediately by an ad libitum buffet at 12 PM and 2), an identical session followed by a 135-min waiting period and an ad libitum buffet-type meal at 12 PM. In both conditions, a snack in the afternoon and a second ad libitum buffet-type meal at 5 PM were served. Findings showed that hunger ratings were similar under both conditions. The exercise session immediately prior to the meal compared with the condition with a &gt;2h delay led to reduction of 11% and 23% in overall and lipid energy intakes at lunch, respectively (P-values&gt;0.05). No significant differences were found in the energy intakes from the afternoon snack and dinner. Apart from lipids at lunch, the proportions of energy from the various macronutrients at each meal were similar. This study reveals that being physically active before a meal plays a role in acute energy intake reduction when a shorter delay is present between exercise and a meal. In addition, the absence of compensation over several hours is noteworthy.","container-title":"Physiology &amp; Behavior","DOI":"10.1016/j.physbeh.2015.08.030","ISSN":"1873-507X","journalAbbreviation":"Physiol. Behav.","language":"eng","note":"PMID: 26325014","page":"557-562","source":"PubMed","title":"Timing of moderate-to-vigorous exercise and its impact on subsequent energy intake in young males","volume":"151","author":[{"family":"Albert","given":"Marie-Helene"},{"family":"Drapeau","given":"Vicky"},{"family":"Mathieu","given":"Marie-Eve"}],"issued":{"date-parts":[["2015",11,1]]}}}],"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8)</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as conducted among lean adolescents (~17 years) while </w:t>
      </w:r>
      <w:proofErr w:type="spellStart"/>
      <w:r w:rsidRPr="00A96E6C">
        <w:rPr>
          <w:rFonts w:ascii="Times New Roman" w:hAnsi="Times New Roman" w:cs="Times New Roman"/>
          <w:sz w:val="24"/>
          <w:szCs w:val="24"/>
          <w:lang w:val="en-US"/>
        </w:rPr>
        <w:t>Thivel</w:t>
      </w:r>
      <w:proofErr w:type="spellEnd"/>
      <w:r w:rsidRPr="00A96E6C">
        <w:rPr>
          <w:rFonts w:ascii="Times New Roman" w:hAnsi="Times New Roman" w:cs="Times New Roman"/>
          <w:sz w:val="24"/>
          <w:szCs w:val="24"/>
          <w:lang w:val="en-US"/>
        </w:rPr>
        <w:t xml:space="preserve"> </w:t>
      </w:r>
      <w:r w:rsidRPr="00A96E6C">
        <w:rPr>
          <w:rFonts w:ascii="Times New Roman" w:hAnsi="Times New Roman" w:cs="Times New Roman"/>
          <w:i/>
          <w:sz w:val="24"/>
          <w:szCs w:val="24"/>
          <w:lang w:val="en-US"/>
        </w:rPr>
        <w:t xml:space="preserve">et al.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kyrw4gIv","properties":{"formattedCitation":"\\super (42)\\nosupersub{}","plainCitation":"(42)","noteIndex":0},"citationItems":[{"id":531,"uris":["http://zotero.org/users/4891041/items/SKGUEJCR"],"uri":["http://zotero.org/users/4891041/items/SKGUEJCR"],"itemData":{"id":531,"type":"article-journal","abstract":"Abstract\n            \n              Exercise modifies energy intake (EI) in adolescents with obesity, but whether this is mediated by the exercise-induced energy deficit remains unknown. The present study examined the effect of exercise with and without dietary replacement of the exercise energy expenditure on appetite, EI and food reward in adolescents with obesity. Fourteen 12–15-year-old adolescents with obesity (eight girls; Tanner 3–4; BMI 34·8 (\n              sd\n              5·7) kg/m\n              2\n              ; BMI\n              z\n              score 2·3 (\n              sd\n              0·4)) randomly completed three experimental conditions: (i) rest control (CON); (ii) 30-min cycling (EX) and (iii) 30-min cycling with dietary energy replacement (EX + R).\n              Ad libitum\n              EI was assessed at lunch and dinner, and food reward (Leeds Food Preference Questionnaire) before and after lunch. Appetite was assessed at regular intervals. Lunch, evening and total EI (excluding the post-exercise snack in EX − R) were similar across conditions. Lunch and total EI including the post-exercise snack in EX + R were higher in EX − R than CON and EX; EX and CON were similar. Total relative EI was lower in EX (6284 (\n              sd\n              2042) kJ) compared with CON (7167 (\n              sd\n              2218) kJ;\n              P\n              &lt; 0·05) and higher in EX + R (7736 (\n              sd\n              2033) kJ) compared with CON (\n              P\n              &lt; 0·001). Appetite and satiety quotients did not differ across conditions (\n              P\n              ≥ 0·10). Pre-meal explicit liking for fat was lower in EX compared with CON and EX + R (\n              P\n              = 0·05). There was time by condition interaction between EX and CON for explicit wanting and liking for fat (\n              P\n              = 0·01). Despite similar appetite and EI, adolescents with obesity do not adapt their post-exercise food intake to account for immediate dietary replacement of the exercise-induced energy deficit, favouring a short-term positive energy balance.","container-title":"British Journal of Nutrition","DOI":"10.1017/S0007114519003106","ISSN":"0007-1145, 1475-2662","issue":"5","journalAbbreviation":"Br J Nutr","language":"en","page":"592-600","source":"DOI.org (Crossref)","title":"Post-moderate-intensity exercise energy replacement does not reduce subsequent appetite and energy intake in adolescents with obesity","volume":"123","author":[{"family":"Thivel","given":"D."},{"family":"Roche","given":"J."},{"family":"Miguet","given":"M."},{"family":"Fillon","given":"A."},{"family":"Khammassi","given":"M."},{"family":"Beaulieu","given":"K."},{"family":"Finlayson","given":"G."},{"family":"Pereira","given":"B."},{"family":"Miyashita","given":"M."},{"family":"Thackray","given":"A. E."},{"family":"Masurier","given":"J."},{"family":"Duclos","given":"M."},{"family":"Boirie","given":"Y."}],"issued":{"date-parts":[["2020",3,14]]}}}],"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2)</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w:t>
      </w:r>
      <w:proofErr w:type="spellStart"/>
      <w:r w:rsidRPr="00A96E6C">
        <w:rPr>
          <w:rFonts w:ascii="Times New Roman" w:hAnsi="Times New Roman" w:cs="Times New Roman"/>
          <w:sz w:val="24"/>
          <w:szCs w:val="24"/>
          <w:lang w:val="en-US"/>
        </w:rPr>
        <w:t>Fillon</w:t>
      </w:r>
      <w:proofErr w:type="spellEnd"/>
      <w:r w:rsidRPr="00A96E6C">
        <w:rPr>
          <w:rFonts w:ascii="Times New Roman" w:hAnsi="Times New Roman" w:cs="Times New Roman"/>
          <w:sz w:val="24"/>
          <w:szCs w:val="24"/>
          <w:lang w:val="en-US"/>
        </w:rPr>
        <w:t xml:space="preserve"> </w:t>
      </w:r>
      <w:r w:rsidRPr="00A96E6C">
        <w:rPr>
          <w:rFonts w:ascii="Times New Roman" w:hAnsi="Times New Roman" w:cs="Times New Roman"/>
          <w:i/>
          <w:sz w:val="24"/>
          <w:szCs w:val="24"/>
          <w:lang w:val="en-US"/>
        </w:rPr>
        <w:t xml:space="preserve">et al.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X1lnUQAD","properties":{"formattedCitation":"\\super (39)\\nosupersub{}","plainCitation":"(39)","noteIndex":0},"citationItems":[{"id":5,"uris":["http://zotero.org/users/4891041/items/ZNV8JJHN"],"uri":["http://zotero.org/users/4891041/items/ZNV8JJHN"],"itemData":{"id":5,"type":"article-journal","container-title":"Appetite","page":"104506","title":"Effect of exercise-meal timing on energy intake, appetite and food reward in adolescents with obesity: the TIMEX study","volume":"146","author":[{"family":"Fillon","given":"Alicia"},{"family":"Mathieu","given":"Marie-Eve"},{"family":"Masurier","given":"Julie"},{"family":"Roche","given":"Johanna"},{"family":"Miguet","given":"Maud"},{"family":"Khammassi","given":"Marwa"},{"family":"Finlayson","given":"Graham"},{"family":"Beaulieu","given":"Kristine"},{"family":"Pereira","given":"Bruno"},{"family":"Duclos","given":"Martine"},{"family":"Boirie","given":"Yves"},{"family":"Thivel","given":"David"}],"issued":{"date-parts":[["2020",3]]}}}],"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3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enrolled adolescents with obesity (~13 years) and </w:t>
      </w:r>
      <w:proofErr w:type="spellStart"/>
      <w:r w:rsidRPr="00A96E6C">
        <w:rPr>
          <w:rFonts w:ascii="Times New Roman" w:hAnsi="Times New Roman" w:cs="Times New Roman"/>
          <w:sz w:val="24"/>
          <w:szCs w:val="24"/>
          <w:lang w:val="en-US"/>
        </w:rPr>
        <w:t>Kral</w:t>
      </w:r>
      <w:proofErr w:type="spellEnd"/>
      <w:r w:rsidRPr="00A96E6C">
        <w:rPr>
          <w:rFonts w:ascii="Times New Roman" w:hAnsi="Times New Roman" w:cs="Times New Roman"/>
          <w:sz w:val="24"/>
          <w:szCs w:val="24"/>
          <w:lang w:val="en-US"/>
        </w:rPr>
        <w:t xml:space="preserve"> </w:t>
      </w:r>
      <w:r w:rsidRPr="00A96E6C">
        <w:rPr>
          <w:rFonts w:ascii="Times New Roman" w:hAnsi="Times New Roman" w:cs="Times New Roman"/>
          <w:i/>
          <w:sz w:val="24"/>
          <w:szCs w:val="24"/>
          <w:lang w:val="en-US"/>
        </w:rPr>
        <w:t xml:space="preserve">et al. </w:t>
      </w:r>
      <w:r w:rsidRPr="00A96E6C">
        <w:rPr>
          <w:rFonts w:ascii="Times New Roman" w:hAnsi="Times New Roman" w:cs="Times New Roman"/>
          <w:sz w:val="24"/>
          <w:szCs w:val="24"/>
          <w:lang w:val="en-US"/>
        </w:rPr>
        <w:t xml:space="preserve">children with different weight status (~8 year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NTvjEJJM","properties":{"formattedCitation":"\\super (41)\\nosupersub{}","plainCitation":"(41)","noteIndex":0},"citationItems":[{"id":595,"uris":["http://zotero.org/users/4891041/items/W2VS2842"],"uri":["http://zotero.org/users/4891041/items/W2VS2842"],"itemData":{"id":595,"type":"article-journal","container-title":"Appetite","DOI":"https://doi.org/10.1016/j.appet.2020.104701.","issue":"1","page":"42-55","title":"Caloric compensation and appetite control in children of different weight status and predisposition to obesity","volume":"36","author":[{"family":"Kral","given":"Tanja V.E."},{"family":"Moore","given":"Reneé H."},{"family":"Chittams","given":"Jesse"},{"family":"O'Malley","given":"Lauren"},{"family":"Jones","given":"Elizabeth"},{"family":"Quinn","given":"Ryan J."},{"family":"Fisher","given":"Jennifer O."}],"issued":{"date-parts":[["202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1)</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Table 4).</w:t>
      </w:r>
    </w:p>
    <w:p w:rsidR="00E252AB" w:rsidRPr="00A96E6C" w:rsidRDefault="00E252AB">
      <w:pPr>
        <w:rPr>
          <w:lang w:val="en-US"/>
        </w:rPr>
      </w:pPr>
    </w:p>
    <w:p w:rsidR="00B50AD8" w:rsidRPr="00A96E6C" w:rsidRDefault="00B50AD8">
      <w:pPr>
        <w:rPr>
          <w:lang w:val="en-US"/>
        </w:rPr>
      </w:pPr>
    </w:p>
    <w:p w:rsidR="00B50AD8" w:rsidRPr="00A96E6C" w:rsidRDefault="00B50AD8" w:rsidP="00B50AD8">
      <w:pPr>
        <w:spacing w:line="360" w:lineRule="auto"/>
        <w:rPr>
          <w:rFonts w:ascii="Times New Roman" w:hAnsi="Times New Roman" w:cs="Times New Roman"/>
          <w:b/>
          <w:sz w:val="24"/>
          <w:szCs w:val="24"/>
          <w:lang w:val="en-US"/>
        </w:rPr>
      </w:pPr>
      <w:r w:rsidRPr="00A96E6C">
        <w:rPr>
          <w:rFonts w:ascii="Times New Roman" w:hAnsi="Times New Roman" w:cs="Times New Roman"/>
          <w:b/>
          <w:sz w:val="24"/>
          <w:szCs w:val="24"/>
          <w:lang w:val="en-US"/>
        </w:rPr>
        <w:t xml:space="preserve">Chronic studies conducted in adults </w:t>
      </w:r>
    </w:p>
    <w:p w:rsidR="00B50AD8" w:rsidRPr="00A96E6C" w:rsidRDefault="00B50AD8" w:rsidP="00B50AD8">
      <w:pPr>
        <w:spacing w:line="360" w:lineRule="auto"/>
        <w:rPr>
          <w:rFonts w:ascii="Times New Roman" w:hAnsi="Times New Roman" w:cs="Times New Roman"/>
          <w:b/>
          <w:sz w:val="24"/>
          <w:szCs w:val="24"/>
          <w:lang w:val="en-US"/>
        </w:rPr>
      </w:pPr>
      <w:r w:rsidRPr="00A96E6C">
        <w:rPr>
          <w:rFonts w:ascii="Times New Roman" w:hAnsi="Times New Roman" w:cs="Times New Roman"/>
          <w:b/>
          <w:sz w:val="24"/>
          <w:szCs w:val="24"/>
          <w:lang w:val="en-US"/>
        </w:rPr>
        <w:t>Main aim, population and design</w:t>
      </w:r>
    </w:p>
    <w:p w:rsidR="00B50AD8" w:rsidRPr="00A96E6C" w:rsidRDefault="00B50AD8" w:rsidP="00934CBF">
      <w:pPr>
        <w:spacing w:line="360" w:lineRule="auto"/>
        <w:jc w:val="both"/>
        <w:rPr>
          <w:rFonts w:ascii="Times New Roman" w:hAnsi="Times New Roman" w:cs="Times New Roman"/>
          <w:sz w:val="24"/>
          <w:szCs w:val="24"/>
          <w:lang w:val="en-US"/>
        </w:rPr>
      </w:pPr>
      <w:r w:rsidRPr="00A96E6C">
        <w:rPr>
          <w:rFonts w:ascii="Times New Roman" w:hAnsi="Times New Roman" w:cs="Times New Roman"/>
          <w:sz w:val="24"/>
          <w:szCs w:val="24"/>
          <w:lang w:val="en-US"/>
        </w:rPr>
        <w:t xml:space="preserve">Of the 19 studies, 2 were observational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8hQG3aVs","properties":{"formattedCitation":"\\super (9,10)\\nosupersub{}","plainCitation":"(9,10)","noteIndex":0},"citationItems":[{"id":12,"uris":["http://zotero.org/users/4891041/items/RDKH2RNK"],"uri":["http://zotero.org/users/4891041/items/RDKH2RNK"],"itemData":{"id":12,"type":"article-journal","abstract":"OBJECTIVES: It is unknown whether the satiety quotient (SQ) differs across the menopausal transition, and whether changes in SQ are related to changes in anthropometric/body composition variables. The objective of this study was to evaluate the changes in SQ and its association with energy intake and changes in anthropometric/body composition variables across the menopausal transition.\nMETHODS: At baseline, 102 premenopausal women (aged 49.9 ± 1.9 years, body mass index 23.3 ± 2.2 kg/m(2)) took part in a 5-year observational, longitudinal study. Body composition (DXA), appetite (visual analog scales), energy and macronutrient intakes (ad libitum lunch and 7-day food diary) were assessed annually. The SQ (mm/100 kcal) was calculated at 60 and 180 min post-breakfast consumption.\nRESULTS: Overall, the SQ increased at years 3 and 4 (p = 0.01-0.0001), despite no significant differences between menopausal status groups. Lower fullness, prospective food consumption and mean SQ values predicted overall increases in lunch energy and macronutrient intakes (p = 0.04-0.01), whereas only prospective food consumption and fullness SQ predicted energy intake and carbohydrate intake, respectively, when assessed with food diaries (p = 0.01). Delta SQs were negatively correlated with changes in waist circumference (p = 0.03-0.02), whereas delta SQs were positively (p = 0.04) and negatively (p = 0.02) associated with delta fat mass between years 1 and 5, and years 4 and 5, respectively.\nCONCLUSION: These results suggest that variations in SQ across the menopausal transition are related to energy and macronutrient intakes and coincide with changes in body composition and waist circumference.","container-title":"Climacteric: The Journal of the International Menopause Society","DOI":"10.3109/13697137.2014.895320","ISSN":"1473-0804","issue":"4","journalAbbreviation":"Climacteric","language":"eng","note":"PMID: 24559300","page":"449-455","source":"PubMed","title":"Satiety quotient linked to food intake and changes in anthropometry during menopause: a MONET Study","title-short":"Satiety quotient linked to food intake and changes in anthropometry during menopause","volume":"17","author":[{"family":"McNeil","given":"J."},{"family":"Prud'homme","given":"D."},{"family":"Strychar","given":"I."},{"family":"Rabasa-Lhoret","given":"R."},{"family":"Brochu","given":"M."},{"family":"Lavoie","given":"J.-M."},{"family":"Doucet","given":"E."}],"issued":{"date-parts":[["2014",8]]}}},{"id":27,"uris":["http://zotero.org/users/4891041/items/9HLXTILU"],"uri":["http://zotero.org/users/4891041/items/9HLXTILU"],"itemData":{"id":27,"type":"article-journal","abstract":"PURPOSE: The aim of this study was to further evaluate the validity and clinical meaningfulness of appetite sensations to predict overall energy intake as well as body weight loss.\nMETHODS: Men (n = 176) and women (n = 139) involved in six weight loss studies were selected to participate in this study. Visual analogue scales were used to measure appetite sensations before and after a fixed test meal. Fasting appetite sensations, 1 h post-prandial area under the curve (AUC) and the satiety quotient (SQ) were used as predictors of energy intake and body weight loss. Two separate measures of energy intake were used: a buffet style ad libitum test lunch and a three-day self-report dietary record.\nRESULTS: One-hour post-prandial AUC for all appetite sensations represented the strongest predictors of ad libitum test lunch energy intake (p &lt; or = 0.001). These associations were more consistent and pronounced for women than men. Only SQ for fullness was associated with ad libitum test lunch energy intake in women. Similar but weaker relationships were found between appetite sensations and the 3-day self-reported energy intake. Weight loss was associated with changes in appetite sensations (p &lt; or = 0.01) and the best predictors of body weight loss were fasting desire to eat; hunger; and PFC (p &lt; or = 0.01).\nCONCLUSIONS: These results demonstrate that appetite sensations are relatively useful predictors of spontaneous energy intake, free-living total energy intake and body weight loss. They also confirm that SQ for fullness predicts energy intake, at least in women.","container-title":"Appetite","DOI":"10.1016/j.appet.2006.08.002","ISSN":"0195-6663","issue":"2","journalAbbreviation":"Appetite","language":"eng","note":"PMID: 17045700","page":"159-166","source":"PubMed","title":"Appetite sensations and satiety quotient: predictors of energy intake and weight loss","title-short":"Appetite sensations and satiety quotient","volume":"48","author":[{"family":"Drapeau","given":"Vicky"},{"family":"King","given":"Neil"},{"family":"Hetherington","given":"Marion"},{"family":"Doucet","given":"Eric"},{"family":"Blundell","given":"John"},{"family":"Tremblay","given":"Angelo"}],"issued":{"date-parts":[["2007",3]]}}}],"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9,10)</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hile the remaining were interventional. Fourteen studies evaluated the changes in SQ in response to an intervention (specific meal or meal context, different drug or food supplements, different exercise training interventions), and 3 utilized the SQ to categorize the population in their study (i.e. low or high satiety phenotype)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tgTBPSn8","properties":{"formattedCitation":"\\super (12,53,58)\\nosupersub{}","plainCitation":"(12,53,58)","noteIndex":0},"citationItems":[{"id":179,"uris":["http://zotero.org/users/4891041/items/W5YZMH7A"],"uri":["http://zotero.org/users/4891041/items/W5YZMH7A"],"itemData":{"id":179,"type":"article-journal","abstract":"The aim of this study was to evaluate the impact of a non-restrictive satiating diet in men displaying various degrees of satiety efficiency. In all, sixty-nine obese men aged 415 (sd 57) years were randomly assigned to a control (10-15, 55-60 and 30 % energy as protein, carbohydrate and lipid, respectively; n 34) or satiating (20-25, 45-50 and 30-35 % energy as protein, carbohydrate and lipid, respectively; n 35) diet for 16 weeks, and were classified as having a low (LSP) or high (HSP) satiety phenotype. Both diets were consumed ad libitum. Changes in body weight, BMI, percent fat mass, waist circumference, satiety responsiveness and eating behaviour traits were assessed following the intervention. Dropout rates were higher in the control diet (441 %) compared with the satiating diet (86 %). Decreases in body weight, BMI and waist circumference were significant in both groups, yet HSP individuals lost more body weight than LSP individuals (P=0048). Decreases in % fat mass were greater in the satiating diet (LSP: -21 (sd 21) %; P&lt;001 and HSP: -30 (sd 25) %; P&lt;0001) compared with the control diet (LSP: -11 (sd 25) % and HSP: -13 (sd 26) %) (P=0034). Satiety responsiveness was markedly improved in the satiating diet, whereas no significant changes were observed in the control group. Changes in dietary restraint (+33 (sd 29) to +72 (sd 55)), flexible control (+09 (sd 14) to +23 (sd 27)), rigid control (+22 (sd 15) to +25 (sd 28)), disinhibition (-28 (sd 37) to -32 (sd 26)) and susceptibility to hunger (-27 (sd 41) to -46 (sd 39)) were similar between the diets. Compared with the control diet, the satiating diet favoured adherence, decreased % fat mass and improved satiety responsiveness in both HSP and LSP individuals.","archive_location":"WOS:000417210100013","container-title":"British Journal of Nutrition","DOI":"10.1017/s0007114517002549","ISSN":"0007-1145","issue":"9","journalAbbreviation":"Br. J. Nutr.","language":"English","page":"750-760","title":"Impact of a non-restrictive satiating diet on anthropometrics, satiety responsiveness and eating behaviour traits in obese men displaying a high or a low satiety phenotype","volume":"118","author":[{"family":"Arguin","given":"H."},{"family":"Tremblay","given":"A."},{"family":"Blundell","given":"J. E."},{"family":"Despres","given":"J. P."},{"family":"Richard","given":"D."},{"family":"Lamarche","given":"B."},{"family":"Drapeau","given":"V."}],"issued":{"date-parts":[["2017",11]]}}},{"id":"GligD0ya/XDPPMefU","uris":["http://zotero.org/users/4891041/items/IJM9LQ6Z"],"uri":["http://zotero.org/users/4891041/items/IJM9LQ6Z"],"itemData":{"id":"oA0xZrzr/2AlrKYvI","type":"article-journal","title":"Effect of Energy Restriction on Eating Behavior Traits and Psychobehavioral Factors in the Low Satiety Phenotype","container-title":"Nutrients","volume":"11","issue":"2","source":"PubMed","abstract":"Studies have shown that individuals with low satiety efficiency may be more susceptible to weight gain, but little is known about the effect of weight loss intervention outcomes in these individuals. This study aimed to evaluate the impact of an energy-restricted weight loss intervention on eating behavior traits and psychobehavioral factors in individuals differing in their satiety responsiveness. A pooled cohort of individuals who were overweight or obese (n = 100; aged 39 ± 9 years) participating in a 12- to 15-week weight loss program targeting an energy deficit of 500⁻700 kcal/day were included in this study. Satiety responsiveness was determined by a median split of the mean satiety quotient based on appetite sensations measured in response to a test meal at baseline (low satiety responsiveness (LSR) vs. high satiety responsiveness (HSR)). Anthropometric variables, eating behavior traits, psychobehavioral factors, and ad libitum energy intake were assessed before and after the intervention. Although similar weight loss was observed between the LSR and HSR groups (-3.5 ± 3.2 vs. ⁻3.8 ± 2.8 kg, p = 0.64) in response to an energy-restricted weight loss intervention, changes in eating behavior traits were different between groups. Individuals with LSR had a higher increase in cognitive restraint (+5.5 ± 4.1 vs. +3.5 ± 3.5, p = 0.02) and some of its subscales and a lower decrease in situational susceptibility to disinhibition (-0.6 ± 1.1 vs. -1.2 ± 1.3, p = 0.02) in response to the intervention compared to the HSR group. In conclusion, energy-restricted weight loss intervention seems to trigger undesirable changes in some eating behavior traits in individuals more vulnerable to overeating, which could increase their susceptibility to weight regain.","DOI":"10.3390/nu11020245","ISSN":"2072-6643","note":"PMID: 30678317\nPMCID: PMC6412676","journalAbbreviation":"Nutrients","language":"eng","author":[{"family":"Drapeau","given":"Vicky"},{"family":"Jacob","given":"Raphaëlle"},{"family":"Panahi","given":"Shirin"},{"family":"Tremblay","given":"Angelo"}],"issued":{"date-parts":[["2019",1,22]]}}},{"id":404,"uris":["http://zotero.org/users/4891041/items/PTD5FTDM"],"uri":["http://zotero.org/users/4891041/items/PTD5FTDM"],"itemData":{"id":404,"type":"article-journal","abstract":"Abstract\n            \n              This trial compared weight loss outcomes over 14 weeks in women showing low- or high-satiety responsiveness (low- or high-satiety phenotype (LSP, HSP)) measured by a standardised protocol. Food preferences and energy intake (EI) after low and high energy-density (LED, HED) meals were also assessed. Ninety-six women (\n              n\n              52 analysed; 41·24 (\n              SD\n              12·54) years; 34·02 (\n              sd\n              3·58) kg/m\n              2\n              ) engaged in one of two weight loss programmes underwent LED and HED laboratory test days during weeks 3 and 12. Preferences for LED and HED food (Leeds Food Preference Questionnaire) and\n              ad libitum\n              evening meal and snack EI were assessed in response to equienergetic LED and HED breakfasts and lunches. Weekly questionnaires assessed control over eating and ease of adherence to the programme. Satiety quotients based on subjective fullness ratings post LED and HED breakfasts determined LSP (\n              n\n              26) and HSP (\n              n\n              26) by tertile splits. Results showed that the LSP lost less weight and had smaller reductions in waist circumference compared with HSP. The LSP showed greater preferences for HED foods, and under HED conditions, consumed more snacks (kJ) compared with HSP. Snack EI did not differ under LED conditions. LSP reported less control over eating and reported more difficulty with programme adherence. In conclusion, low-satiety responsiveness is detrimental for weight loss. LED meals can improve self-regulation of EI in the LSP, which may be beneficial for longer-term weight control.","container-title":"British Journal of Nutrition","DOI":"10.1017/S000711451900179X","ISSN":"0007-1145, 1475-2662","issue":"8","journalAbbreviation":"Br J Nutr","language":"en","page":"951-959","source":"DOI.org (Crossref)","title":"Women with a low-satiety phenotype show impaired appetite control and greater resistance to weight loss","volume":"122","author":[{"family":"Buckland","given":"Nicola J."},{"family":"Camidge","given":"Diana"},{"family":"Croden","given":"Fiona"},{"family":"Myers","given":"Anna"},{"family":"Lavin","given":"Jacquelynne H."},{"family":"Stubbs","given":"R. James"},{"family":"Blundell","given":"John E."},{"family":"Finlayson","given":"Graham"}],"issued":{"date-parts":[["2019",10,28]]}}}],"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12,53,58)</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 </w:t>
      </w:r>
    </w:p>
    <w:p w:rsidR="00B50AD8" w:rsidRPr="00A96E6C" w:rsidRDefault="00B50AD8" w:rsidP="00CF00D3">
      <w:pPr>
        <w:spacing w:line="360" w:lineRule="auto"/>
        <w:jc w:val="both"/>
        <w:rPr>
          <w:rFonts w:ascii="Times New Roman" w:hAnsi="Times New Roman" w:cs="Times New Roman"/>
          <w:sz w:val="24"/>
          <w:szCs w:val="24"/>
          <w:lang w:val="en-US"/>
        </w:rPr>
      </w:pPr>
      <w:r w:rsidRPr="00A96E6C">
        <w:rPr>
          <w:rFonts w:ascii="Times New Roman" w:hAnsi="Times New Roman" w:cs="Times New Roman"/>
          <w:sz w:val="24"/>
          <w:szCs w:val="24"/>
          <w:lang w:val="en-US"/>
        </w:rPr>
        <w:t xml:space="preserve">Seven studies enrolled both men and wome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8K6GNKSe","properties":{"formattedCitation":"\\super (10,49\\uc0\\u8211{}51,53,55,56)\\nosupersub{}","plainCitation":"(10,49–51,53,55,56)","noteIndex":0},"citationItems":[{"id":27,"uris":["http://zotero.org/users/4891041/items/9HLXTILU"],"uri":["http://zotero.org/users/4891041/items/9HLXTILU"],"itemData":{"id":27,"type":"article-journal","abstract":"PURPOSE: The aim of this study was to further evaluate the validity and clinical meaningfulness of appetite sensations to predict overall energy intake as well as body weight loss.\nMETHODS: Men (n = 176) and women (n = 139) involved in six weight loss studies were selected to participate in this study. Visual analogue scales were used to measure appetite sensations before and after a fixed test meal. Fasting appetite sensations, 1 h post-prandial area under the curve (AUC) and the satiety quotient (SQ) were used as predictors of energy intake and body weight loss. Two separate measures of energy intake were used: a buffet style ad libitum test lunch and a three-day self-report dietary record.\nRESULTS: One-hour post-prandial AUC for all appetite sensations represented the strongest predictors of ad libitum test lunch energy intake (p &lt; or = 0.001). These associations were more consistent and pronounced for women than men. Only SQ for fullness was associated with ad libitum test lunch energy intake in women. Similar but weaker relationships were found between appetite sensations and the 3-day self-reported energy intake. Weight loss was associated with changes in appetite sensations (p &lt; or = 0.01) and the best predictors of body weight loss were fasting desire to eat; hunger; and PFC (p &lt; or = 0.01).\nCONCLUSIONS: These results demonstrate that appetite sensations are relatively useful predictors of spontaneous energy intake, free-living total energy intake and body weight loss. They also confirm that SQ for fullness predicts energy intake, at least in women.","container-title":"Appetite","DOI":"10.1016/j.appet.2006.08.002","ISSN":"0195-6663","issue":"2","journalAbbreviation":"Appetite","language":"eng","note":"PMID: 17045700","page":"159-166","source":"PubMed","title":"Appetite sensations and satiety quotient: predictors of energy intake and weight loss","title-short":"Appetite sensations and satiety quotient","volume":"48","author":[{"family":"Drapeau","given":"Vicky"},{"family":"King","given":"Neil"},{"family":"Hetherington","given":"Marion"},{"family":"Doucet","given":"Eric"},{"family":"Blundell","given":"John"},{"family":"Tremblay","given":"Angelo"}],"issued":{"date-parts":[["2007",3]]}}},{"id":176,"uris":["http://zotero.org/users/4891041/items/JARQ8N6T"],"uri":["http://zotero.org/users/4891041/items/JARQ8N6T"],"itemData":{"id":176,"type":"article-journal","abstract":"We examined gender differences in appetite sensations when exposed to Mediterranean diet (MedDiet) meals and determined whether there are gender differences in the change in the satiating properties of the MedDiet over time. Thirty-eight men and 32 premenopausal women consumed a 4-week isoenergetic MedDiet under controlled conditions. Visual analogue scales were used to measure perceived appetite sensations before and immediately after each meal consumed over the course of one day (Wednesday) of the first and the fourth week of intervention. Women reported greater decreases for desire to eat, hunger, and appetite score than men in response to the consumption of the MedDiet meals (gender-by-meal interactions, resp., , , and ). Fullness and prospective food consumption responses did not significantly differ between men and women. Between the first and the fourth week of intervention, premeal prospective food consumption increased with time in men () but not in women (;  for gender-by-time interaction = 0.04). These results indicate gender differences in appetite sensations when exposed to the MedDiet. These results may be useful in order to have a better understanding of gender issues for body weight management.","container-title":"Journal of obesity","ISSN":"2090-0708","title":"Gender differences in the appetite response to a satiating diet","volume":"2015","author":[{"family":"Bédard","given":"Alexandra"},{"family":"Hudon","given":"Anne-Marie"},{"family":"Drapeau","given":"Vicky"},{"family":"Corneau","given":"Louise"},{"family":"Dodin","given":"Sylvie"},{"family":"Lemieux","given":"Simone"}],"issued":{"date-parts":[["2015"]]}}},{"id":144,"uris":["http://zotero.org/users/4891041/items/TW2Z73TI"],"uri":["http://zotero.org/users/4891041/items/TW2Z73TI"],"itemData":{"id":144,"type":"article-journal","abstract":"Background: Exercise could contribute to weight loss by altering the sensitivity of the appetite regulatory system. Objective: The aim of this study was to assess the effects of 12 wk of mandatory exercise on appetite control. Design: Fifty-eight overweight and obese men and women [mean (+/-SD) body mass index (in kg/m(2)) = 31.8 +/- 4.5, age = 39.6 +/- 9.8 y, and maximal oxygen intake = 29.1 +/- 5.7 mL . kg(-1) . min(-1)] completed 12 wk of supervised exercise in the laboratory. The exercise sessions were designed to expend 2500 kcal/wk. Subjective appetite sensations and the satiating efficiency of a fixed breakfast were compared at baseline (week 0) and at week 12. An Electronic Appetite Rating System was used to measure subjective appetite sensations immediately before and after the fixed breakfast in the immediate postprandial period and across the whole day. The satiety quotient of the breakfast was determined by calculating the change in appetite scores relative to the breakfast's energy content. Results: Despite large variability, there was a significant reduction in mean body weight (3.2 +/- 3.6 kg), fat mass (3.2 +/- 2.2 kg), and waist circumference (5.0 +/- 3.2 cm) after 12 wk. The analysis showed that a reduction in body weight and body composition was accompanied by an increase in fasting hunger and in average hunger across the day (P &lt; 0.0001). Paradoxically, the immediate and delayed satiety quotient of the breakfast also increased significantly (P &lt; 0.05). Conclusions: These data show that the effect of exercise on appetite regulation involves at least 2 processes: an increase in the overall (orexigenic) drive to eat and a concomitant increase in the satiating efficiency of a fixed meal. Am J Clin Nutr 2009; 90: 921-7.","archive_location":"WOS:000269956700006","container-title":"American Journal of Clinical Nutrition","DOI":"10.3945/ajcn.2009.27706","ISSN":"0002-9165","issue":"4","journalAbbreviation":"Am. J. Clin. Nutr.","language":"English","page":"921-927","title":"Dual-process action of exercise on appetite control: increase in orexigenic drive but improvement in meal-induced satiety","volume":"90","author":[{"family":"King","given":"N. A."},{"family":"Caudwell","given":"P. P."},{"family":"Hopkins","given":"M."},{"family":"Stubbs","given":"J. R."},{"family":"Naslund","given":"E."},{"family":"Blundell","given":"J. E."}],"issued":{"date-parts":[["2009",10]]}}},{"id":136,"uris":["http://zotero.org/users/4891041/items/YB27ZY6A"],"uri":["http://zotero.org/users/4891041/items/YB27ZY6A"],"itemData":{"id":136,"type":"article-journal","abstract":"This study evaluated the impact of probiotic supplementation (Lactobacillus rhamnosus CGMCC1.3724 (LPR)) on appetite sensations and eating behaviors in the context of a weight-reducing program. Obese men (n = 45) and women (n = 60) participated in a double-blind, randomized, placebo-controlled trial that included a 12-week weight loss period (Phase 1) based on moderate energy restriction, followed by 12 weeks of weight maintenance (Phase 2). During the two phases of the program, each subject consumed two capsules per day of either a placebo or a LPR formulation (10 mg of LPR equivalent to 1.6 108 CFU/capsule, 210 mg of oligofructose, and 90 mg of inulin). The LPR supplementation increased weight loss in women that was associated with a greater increase in the fasting desire to eat (p = 0.03). On the other hand, satiety efficiency (satiety quotient for desire to eat) at lunch increased (p = 0.02), whereas disinhibition (p = 0.05) and hunger (p = 0.02) scores decreased more in the LPR-treated women, when compared with the female control group. Additionally, the LPR female group displayed a more pronounced decrease in food craving (p = 0.05), and a decrease in the Beck Depression Inventory score (p = 0.05) that was significantly different from the change noted in the placebo group (p = 0.02), as well as a higher score in the Body Esteem Scale questionnaire (p = 0.06). In men, significant benefits of LPR on fasting fullness and cognitive restraint were also observed. Taken together, these observations lend support to the hypothesis that the gut-brain axis may impact appetite control and related behaviors in obesity management.","archive_location":"28294985","container-title":"Nutrients","DOI":"10.3390/nu9030284","ISSN":"2072-6643 (Electronic) 2072-6643 (Linking)","issue":"3","language":"eng","source":"NLM","title":"Effects of a Diet-Based Weight-Reducing Program with Probiotic Supplementation on Satiety Efficiency, Eating Behaviour Traits, and Psychosocial Behaviours in Obese Individuals","volume":"9","author":[{"family":"Sanchez","given":"M."},{"family":"Darimont","given":"C."},{"family":"Panahi","given":"S."},{"family":"Drapeau","given":"V."},{"family":"Marette","given":"A."},{"family":"Taylor","given":"V. H."},{"family":"Dore","given":"J."},{"family":"Tremblay","given":"A."}],"issued":{"date-parts":[["2017",3,15]]}}},{"id":"GligD0ya/XDPPMefU","uris":["http://zotero.org/users/4891041/items/IJM9LQ6Z"],"uri":["http://zotero.org/users/4891041/items/IJM9LQ6Z"],"itemData":{"id":338,"type":"article-journal","title":"Effect of Energy Restriction on Eating Behavior Traits and Psychobehavioral Factors in the Low Satiety Phenotype","container-title":"Nutrients","volume":"11","issue":"2","source":"PubMed","abstract":"Studies have shown that individuals with low satiety efficiency may be more susceptible to weight gain, but little is known about the effect of weight loss intervention outcomes in these individuals. This study aimed to evaluate the impact of an energy-restricted weight loss intervention on eating behavior traits and psychobehavioral factors in individuals differing in their satiety responsiveness. A pooled cohort of individuals who were overweight or obese (n = 100; aged 39 ± 9 years) participating in a 12- to 15-week weight loss program targeting an energy deficit of 500⁻700 kcal/day were included in this study. Satiety responsiveness was determined by a median split of the mean satiety quotient based on appetite sensations measured in response to a test meal at baseline (low satiety responsiveness (LSR) vs. high satiety responsiveness (HSR)). Anthropometric variables, eating behavior traits, psychobehavioral factors, and ad libitum energy intake were assessed before and after the intervention. Although similar weight loss was observed between the LSR and HSR groups (-3.5 ± 3.2 vs. ⁻3.8 ± 2.8 kg, p = 0.64) in response to an energy-restricted weight loss intervention, changes in eating behavior traits were different between groups. Individuals with LSR had a higher increase in cognitive restraint (+5.5 ± 4.1 vs. +3.5 ± 3.5, p = 0.02) and some of its subscales and a lower decrease in situational susceptibility to disinhibition (-0.6 ± 1.1 vs. -1.2 ± 1.3, p = 0.02) in response to the intervention compared to the HSR group. In conclusion, energy-restricted weight loss intervention seems to trigger undesirable changes in some eating behavior traits in individuals more vulnerable to overeating, which could increase their susceptibility to weight regain.","DOI":"10.3390/nu11020245","ISSN":"2072-6643","note":"PMID: 30678317\nPMCID: PMC6412676","journalAbbreviation":"Nutrients","language":"eng","author":[{"family":"Drapeau","given":"Vicky"},{"family":"Jacob","given":"Raphaëlle"},{"family":"Panahi","given":"Shirin"},{"family":"Tremblay","given":"Angelo"}],"issued":{"date-parts":[["2019",1,22]]}}},{"id":146,"uris":["http://zotero.org/users/4891041/items/66JKKCA4"],"uri":["http://zotero.org/users/4891041/items/66JKKCA4"],"itemData":{"id":146,"type":"article-journal","container-title":"Nutrition journal","ISSN":"1475-2891","issue":"1","page":"105","title":"Subjective satiety and other experiences of a Paleolithic diet compared to a diabetes diet in patients with type 2 diabetes","volume":"12","author":[{"family":"Jönsson","given":"Tommy"},{"family":"Granfeldt","given":"Yvonne"},{"family":"Lindeberg","given":"Staffan"},{"family":"Hallberg","given":"Ann-Christine"}],"issued":{"date-parts":[["2013"]]}}},{"id":152,"uris":["http://zotero.org/users/4891041/items/47WA7GUR"],"uri":["http://zotero.org/users/4891041/items/47WA7GUR"],"itemData":{"id":152,"type":"article-journal","container-title":"Journal of Psychopharmacology","ISSN":"0269-8811","issue":"1","page":"99-109","title":"The effects of sibutramine on the microstructure of eating behaviour and energy expenditure in obese women","volume":"24","author":[{"family":"Halford","given":"JCG"},{"family":"Boyland","given":"EJ"},{"family":"Cooper","given":"SJ"},{"family":"Dovey","given":"TM"},{"family":"Huda","given":"MSB"},{"family":"Dourish","given":"CT"},{"family":"Dawson","given":"GR"},{"family":"Wilding","given":"JPH"}],"issued":{"date-parts":[["201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rPr>
        <w:t>(10,49–51,53,55,56)</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while 8 studies enrolled women onl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A9ZmqsSH","properties":{"formattedCitation":"\\super (9,45,48,52,54,56,58,59)\\nosupersub{}","plainCitation":"(9,45,48,52,54,56,58,59)","noteIndex":0},"citationItems":[{"id":12,"uris":["http://zotero.org/users/4891041/items/RDKH2RNK"],"uri":["http://zotero.org/users/4891041/items/RDKH2RNK"],"itemData":{"id":12,"type":"article-journal","abstract":"OBJECTIVES: It is unknown whether the satiety quotient (SQ) differs across the menopausal transition, and whether changes in SQ are related to changes in anthropometric/body composition variables. The objective of this study was to evaluate the changes in SQ and its association with energy intake and changes in anthropometric/body composition variables across the menopausal transition.\nMETHODS: At baseline, 102 premenopausal women (aged 49.9 ± 1.9 years, body mass index 23.3 ± 2.2 kg/m(2)) took part in a 5-year observational, longitudinal study. Body composition (DXA), appetite (visual analog scales), energy and macronutrient intakes (ad libitum lunch and 7-day food diary) were assessed annually. The SQ (mm/100 kcal) was calculated at 60 and 180 min post-breakfast consumption.\nRESULTS: Overall, the SQ increased at years 3 and 4 (p = 0.01-0.0001), despite no significant differences between menopausal status groups. Lower fullness, prospective food consumption and mean SQ values predicted overall increases in lunch energy and macronutrient intakes (p = 0.04-0.01), whereas only prospective food consumption and fullness SQ predicted energy intake and carbohydrate intake, respectively, when assessed with food diaries (p = 0.01). Delta SQs were negatively correlated with changes in waist circumference (p = 0.03-0.02), whereas delta SQs were positively (p = 0.04) and negatively (p = 0.02) associated with delta fat mass between years 1 and 5, and years 4 and 5, respectively.\nCONCLUSION: These results suggest that variations in SQ across the menopausal transition are related to energy and macronutrient intakes and coincide with changes in body composition and waist circumference.","container-title":"Climacteric: The Journal of the International Menopause Society","DOI":"10.3109/13697137.2014.895320","ISSN":"1473-0804","issue":"4","journalAbbreviation":"Climacteric","language":"eng","note":"PMID: 24559300","page":"449-455","source":"PubMed","title":"Satiety quotient linked to food intake and changes in anthropometry during menopause: a MONET Study","title-short":"Satiety quotient linked to food intake and changes in anthropometry during menopause","volume":"17","author":[{"family":"McNeil","given":"J."},{"family":"Prud'homme","given":"D."},{"family":"Strychar","given":"I."},{"family":"Rabasa-Lhoret","given":"R."},{"family":"Brochu","given":"M."},{"family":"Lavoie","given":"J.-M."},{"family":"Doucet","given":"E."}],"issued":{"date-parts":[["2014",8]]}}},{"id":138,"uris":["http://zotero.org/users/4891041/items/6X9NV64T"],"uri":["http://zotero.org/users/4891041/items/6X9NV64T"],"itemData":{"id":138,"type":"article-journal","container-title":"Public health nutrition","ISSN":"1475-2727","issue":"1","page":"44-50","title":"Changes in the sensation of hunger and well-being before and after meals in overweight/obese women following two types of hypoenergetic diet","volume":"12","author":[{"family":"Rodríguez-Rodríguez","given":"Elena"},{"family":"Aparicio","given":"Aranzazu"},{"family":"Bermejo","given":"Laura M"},{"family":"López-Sobaler","given":"Ana M"},{"family":"Ortega","given":"Rosa M"}],"issued":{"date-parts":[["2009"]]}}},{"id":156,"uris":["http://zotero.org/users/4891041/items/G9RRS7U8"],"uri":["http://zotero.org/users/4891041/items/G9RRS7U8"],"itemData":{"id":156,"type":"article-journal","abstract":"To quantify the impact of weight/fit loss on appetite sensations, 54 overweight women followed a caloric restriction program (-2900 kJ/day). Their body composition and appetite sensations were assessed. Visual analogue scales (VAS) were used to measure desire to eat, hunger, fullness and prospective food consumption. The results showed that there is a significant association between the decrease in body fat mass and the change in appetite sensations, predicting a 5.8-mm increase in desire to eat and a 3.6-mm decrease in fullness per kg fat loss. This quantified relationship could serve as a reference point to evaluate the satiating efficiency of functional foods when they are combined with a weight-reducing program. (C) 2009 Published by Elsevier Ltd.","archive_location":"WOS:000267565500042","container-title":"Appetite","DOI":"10.1016/j.appet.2009.04.003","ISSN":"0195-6663","issue":"3","journalAbbreviation":"Appetite","language":"English","page":"809-812","title":"Relationship between diet-induced changes in body fat and appetite sensations in women","volume":"52","author":[{"family":"Gilbert","given":"J. A."},{"family":"Drapeau","given":"V."},{"family":"Astrup","given":"A."},{"family":"Tremblay","given":"A."}],"issued":{"date-parts":[["2009",6]]}}},{"id":173,"uris":["http://zotero.org/users/4891041/items/I66PDMG4"],"uri":["http://zotero.org/users/4891041/items/I66PDMG4"],"itemData":{"id":173,"type":"article-journal","abstract":"The purpose of this study was to investigate the impact of nutritional labelling on energy intake, appetite perceptions and attitudes towards food. During a 10-d period, seventy normal-weight (BMI&lt;25 kg/m(2)) and seventy-one obese women (BMI30 kg/m(2)) were given three meals per d under ad libitum conditions. Participants were randomly assigned to one of three experimental labelling groups in which the only difference was the label posted on lunch meal entree: (1) low-fat label, (2) energy label (energy content of the entree and average daily needs) and (3) no label (control). Average energy intake was calculated by weighing all foods before v. after daily consumption. Hunger and fullness perceptions were rated on visual analogue scales immediately before and after each meal. Satiety efficiency was assessed through the calculation of the satiety quotient (SQ). The appreciation and perceived healthiness of the lunch entrees were rated on eight-point Likert scales. There was no difference in energy intake, SQ and attitudes towards food between the three labelling groups. Fasting hunger perception was higher in the low-fat label group compared with the two others groups (P=0.0037). No interactions between labelling groups and BMI categories were observed. In conclusion, although labelling does not seem to influence energy intake, a low-fat label may increase women's fasting hunger perceptions compared with an energy label or no label.","archive_location":"WOS:000365332700020","container-title":"British Journal of Nutrition","DOI":"10.1017/s0007114515003918","ISSN":"0007-1145","issue":"12","journalAbbreviation":"Br. J. Nutr.","language":"English","page":"2138-2147","title":"Impact of nutritional labelling on 10-d energy intake, appetite perceptions and attitudes towards food","volume":"114","author":[{"family":"Carbonneau","given":"E."},{"family":"Perron","given":"J."},{"family":"Drapeau","given":"V."},{"family":"Lamarche","given":"B."},{"family":"Doucet","given":"E."},{"family":"Pomerleau","given":"S."},{"family":"Provencher","given":"V."}],"issued":{"date-parts":[["2015",12]]}}},{"id":24,"uris":["http://zotero.org/users/4891041/items/CXLPNN2Y"],"uri":["http://zotero.org/users/4891041/items/CXLPNN2Y"],"itemData":{"id":24,"type":"article-journal","abstract":"BACKGROUND: Evidence of metabolic adaptations following weight loss is available in the literature. However, the impact of different degrees of caloric restriction on a comprehensive panel including energy expenditure (EE) and intake (EI), appetite, palatability and olfactory performance remains to be investigated. Accordingly, the purpose of the study was to investigate the changes in resting energy expenditure (REE), appetite, olfaction, palatability and EI in women who were engaged in either a slow (-500 kcal/day, 20-week) or in a rapid (-1000 kcal/ day, 10 weeks) weight loss program.\nMETHODS: Thirty-six women with obesity were randomized to a slow or to a rapid weight loss group. Body composition (DXA), REE (indirect calorimetry), olfactory performance (Sniffin' Sticks), appetite (Visual Analogue Scale) were assessed at multiple time points during the intervention.\nRESULTS: A total of 30 participants completed the study (slow group n = 14; rapid group n = 16). Body weight decreased by -4.46 (3.99) % (P &lt; .001) and - 6.23 (3.06) % (P = .001) in the slow and rapid groups, respectively. No differences in % weight loss were noted between groups (P = .175). Significant decreases in fat mass (P &lt; .001), REE (P = .035), total EI (P = .001) were observed over time from both groups. However, no significant differences emerged between groups for any of the outcomes. The satiety quotient (SQ) at time 180 min significantly increased for desire to eat (P = .01), hunger (P = .011) and PFC (P = .002), while the area under the curve for postprandial appetite rates were not changed. No differences in palatability and olfactory performance were noted after the intervention.\nCONCLUSIONS: Our results suggest that different rates of weight loss exert similar effects on REE, appetite, satiety, and EI when weight loss are comparable.","container-title":"Physiology &amp; Behavior","DOI":"10.1016/j.physbeh.2018.11.032","ISSN":"1873-507X","journalAbbreviation":"Physiol. Behav.","language":"eng","note":"PMID: 30496740","page":"314-321","source":"PubMed","title":"The rate of weight loss does not affect resting energy expenditure and appetite sensations differently in women living with overweight and obesity","volume":"199","author":[{"family":"Hintze","given":"Luzia Jaeger"},{"family":"Goldfield","given":"Gary"},{"family":"Seguin","given":"Ryan"},{"family":"Damphousse","given":"Aleck"},{"family":"Riopel","given":"Alexandre"},{"family":"Doucet","given":"Éric"}],"issued":{"date-parts":[["2019",2,1]]}}},{"id":152,"uris":["http://zotero.org/users/4891041/items/47WA7GUR"],"uri":["http://zotero.org/users/4891041/items/47WA7GUR"],"itemData":{"id":152,"type":"article-journal","container-title":"Journal of Psychopharmacology","ISSN":"0269-8811","issue":"1","page":"99-109","title":"The effects of sibutramine on the microstructure of eating behaviour and energy expenditure in obese women","volume":"24","author":[{"family":"Halford","given":"JCG"},{"family":"Boyland","given":"EJ"},{"family":"Cooper","given":"SJ"},{"family":"Dovey","given":"TM"},{"family":"Huda","given":"MSB"},{"family":"Dourish","given":"CT"},{"family":"Dawson","given":"GR"},{"family":"Wilding","given":"JPH"}],"issued":{"date-parts":[["2010"]]}}},{"id":404,"uris":["http://zotero.org/users/4891041/items/PTD5FTDM"],"uri":["http://zotero.org/users/4891041/items/PTD5FTDM"],"itemData":{"id":404,"type":"article-journal","abstract":"Abstract\n            \n              This trial compared weight loss outcomes over 14 weeks in women showing low- or high-satiety responsiveness (low- or high-satiety phenotype (LSP, HSP)) measured by a standardised protocol. Food preferences and energy intake (EI) after low and high energy-density (LED, HED) meals were also assessed. Ninety-six women (\n              n\n              52 analysed; 41·24 (\n              SD\n              12·54) years; 34·02 (\n              sd\n              3·58) kg/m\n              2\n              ) engaged in one of two weight loss programmes underwent LED and HED laboratory test days during weeks 3 and 12. Preferences for LED and HED food (Leeds Food Preference Questionnaire) and\n              ad libitum\n              evening meal and snack EI were assessed in response to equienergetic LED and HED breakfasts and lunches. Weekly questionnaires assessed control over eating and ease of adherence to the programme. Satiety quotients based on subjective fullness ratings post LED and HED breakfasts determined LSP (\n              n\n              26) and HSP (\n              n\n              26) by tertile splits. Results showed that the LSP lost less weight and had smaller reductions in waist circumference compared with HSP. The LSP showed greater preferences for HED foods, and under HED conditions, consumed more snacks (kJ) compared with HSP. Snack EI did not differ under LED conditions. LSP reported less control over eating and reported more difficulty with programme adherence. In conclusion, low-satiety responsiveness is detrimental for weight loss. LED meals can improve self-regulation of EI in the LSP, which may be beneficial for longer-term weight control.","container-title":"British Journal of Nutrition","DOI":"10.1017/S000711451900179X","ISSN":"0007-1145, 1475-2662","issue":"8","journalAbbreviation":"Br J Nutr","language":"en","page":"951-959","source":"DOI.org (Crossref)","title":"Women with a low-satiety phenotype show impaired appetite control and greater resistance to weight loss","volume":"122","author":[{"family":"Buckland","given":"Nicola J."},{"family":"Camidge","given":"Diana"},{"family":"Croden","given":"Fiona"},{"family":"Myers","given":"Anna"},{"family":"Lavin","given":"Jacquelynne H."},{"family":"Stubbs","given":"R. James"},{"family":"Blundell","given":"John E."},{"family":"Finlayson","given":"Graham"}],"issued":{"date-parts":[["2019",10,28]]}}},{"id":594,"uris":["http://zotero.org/users/4891041/items/FDIYSTSP"],"uri":["http://zotero.org/users/4891041/items/FDIYSTSP"],"itemData":{"id":594,"type":"article-journal","container-title":"Journal of Nutrition","DOI":"doi: 10.1093/jn/nxz296.","issue":"3","journalAbbreviation":"J Nutr","page":"623-633","title":"Matched Weight Loss Through Intermittent or Continuous Energy Restriction Does Not Lead To Compensatory Increases in Appetite and Eating Behavior in a Randomized Controlled Trial in Women with Overweight and Obesity","volume":"150","author":[{"family":"Beaulieu","given":"Kristine"},{"family":"Casanova","given":"Nuno"},{"family":"Oustric","given":"Pauline"},{"family":"Turicchi","given":"Jake"},{"family":"Gibbons","given":"Catherine"},{"family":"Hopkins","given":"Mark"},{"family":"Varady","given":"Krista"},{"family":"Blundell","given":"John"},{"family":"Finlayson","given":"Graham"}],"issued":{"date-parts":[["202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rPr>
        <w:t>(9,45,48,52,54,56,58,5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4 men onl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5HB1BxMl","properties":{"formattedCitation":"\\super (12,46,47,55)\\nosupersub{}","plainCitation":"(12,46,47,55)","noteIndex":0},"citationItems":[{"id":179,"uris":["http://zotero.org/users/4891041/items/W5YZMH7A"],"uri":["http://zotero.org/users/4891041/items/W5YZMH7A"],"itemData":{"id":179,"type":"article-journal","abstract":"The aim of this study was to evaluate the impact of a non-restrictive satiating diet in men displaying various degrees of satiety efficiency. In all, sixty-nine obese men aged 415 (sd 57) years were randomly assigned to a control (10-15, 55-60 and 30 % energy as protein, carbohydrate and lipid, respectively; n 34) or satiating (20-25, 45-50 and 30-35 % energy as protein, carbohydrate and lipid, respectively; n 35) diet for 16 weeks, and were classified as having a low (LSP) or high (HSP) satiety phenotype. Both diets were consumed ad libitum. Changes in body weight, BMI, percent fat mass, waist circumference, satiety responsiveness and eating behaviour traits were assessed following the intervention. Dropout rates were higher in the control diet (441 %) compared with the satiating diet (86 %). Decreases in body weight, BMI and waist circumference were significant in both groups, yet HSP individuals lost more body weight than LSP individuals (P=0048). Decreases in % fat mass were greater in the satiating diet (LSP: -21 (sd 21) %; P&lt;001 and HSP: -30 (sd 25) %; P&lt;0001) compared with the control diet (LSP: -11 (sd 25) % and HSP: -13 (sd 26) %) (P=0034). Satiety responsiveness was markedly improved in the satiating diet, whereas no significant changes were observed in the control group. Changes in dietary restraint (+33 (sd 29) to +72 (sd 55)), flexible control (+09 (sd 14) to +23 (sd 27)), rigid control (+22 (sd 15) to +25 (sd 28)), disinhibition (-28 (sd 37) to -32 (sd 26)) and susceptibility to hunger (-27 (sd 41) to -46 (sd 39)) were similar between the diets. Compared with the control diet, the satiating diet favoured adherence, decreased % fat mass and improved satiety responsiveness in both HSP and LSP individuals.","archive_location":"WOS:000417210100013","container-title":"British Journal of Nutrition","DOI":"10.1017/s0007114517002549","ISSN":"0007-1145","issue":"9","journalAbbreviation":"Br. J. Nutr.","language":"English","page":"750-760","title":"Impact of a non-restrictive satiating diet on anthropometrics, satiety responsiveness and eating behaviour traits in obese men displaying a high or a low satiety phenotype","volume":"118","author":[{"family":"Arguin","given":"H."},{"family":"Tremblay","given":"A."},{"family":"Blundell","given":"J. E."},{"family":"Despres","given":"J. P."},{"family":"Richard","given":"D."},{"family":"Lamarche","given":"B."},{"family":"Drapeau","given":"V."}],"issued":{"date-parts":[["2017",11]]}}},{"id":155,"uris":["http://zotero.org/users/4891041/items/RXK7K6JP"],"uri":["http://zotero.org/users/4891041/items/RXK7K6JP"],"itemData":{"id":155,"type":"article-journal","abstract":"Previous studies reported health and economic benefits of increased brown rice consumption, but scientific data on differential effects on satiety of brown and white rice are largely limited. This study investigated the difference in satiating effects of brown rice and white rice. Study participants (n=34) completed a 6-wk randomized crossover study. In the first 2 wks, study participants were randomly assigned to fully consume breakfast test meals with either brown rice (n=17) or white rice (n=17). A 2-wk washout period followed and a crossover in rice assignments in the last 2 wks. Test meals were matched in weight, energy (similar to 500 kcal) and macronutrient content. Hunger ratings of study participants were measured in 100-mm visual analogue scale (VAS) at 0, 15, 30, 45, 50, 90, 120, 150, 180 and 240 min to obtain temporal profile of hunger. Mean satiety quotient (SQ) was calculated by dividing the difference between mean hunger ratings at 0 min and 240 min postprandial over the energy content of the test meals. Reported feelings of hunger were significantly lower with intake of brown rice than white rice in the late postprandial phase (150, 180 and 240 min postprandial). Mean satiety quotient (SQ) of brown rice test meals (3.12 +/- 6.17 mm kcal(-1)) was significantly higher (p=.045) than mean SQ of white rice test meals (1.58 +/- 4.11 mm kcal(-1)). The present data suggest that brown rice have stronger short-term satiety signal capacity than white rice.","archive_location":"WOS:000381717400007","container-title":"Philippine Journal of Crop Science","ISSN":"0115-463X","issue":"2","journalAbbreviation":"Philipp. J. Crop Sci.","language":"English","page":"55-60","title":"Differences in Satiating Effects of White Rice and Brown Rice in Selected Filipino Adults","volume":"41","author":[{"family":"Golloso-Gubat","given":"M. J."},{"family":"Magtibay","given":"E. V. J."},{"family":"Nacis","given":"J. S."},{"family":"Udarbe","given":"M. A."},{"family":"Santos","given":"N. L. C."},{"family":"Timoteo","given":"V. J. A."}],"issued":{"date-parts":[["2016",8]]}}},{"id":170,"uris":["http://zotero.org/users/4891041/items/2BEMMVYF"],"uri":["http://zotero.org/users/4891041/items/2BEMMVYF"],"itemData":{"id":170,"type":"article-journal","abstract":"The aim of this pilot study was to determine whether it was possible to prevent the metabolic and behavioral vulnerability related to weight regain generally observed in a reduced-obese state with a supervised diet-exercise clinical intervention. In this regard, the anthropometric and physiological effects of a body weight loss program were studied in 11 obese men and the impact of weight loss oil appetite was measured by visual analogue scales (VAS) and by the use of a standardized buffet-type meal. All the measurements were assessed at the beginning of the intervention (baseline), after 5 +/- 1 kg body weight loss (Phase 1) and after 10 +/- 1 kg body weight loss (Phase 2). In Phase 1 and Phase 2, respectively, the diet-exercise intervention significantly reduced fat mass, waist circumference, fasting insulin and glucose, resting heart rate, and resting systolic and diastolic blood pressures. The diet-exercise intervention also preserved fatfree mass, resting metabolic rate, resting respiratory quotient, and immune function. No significant difference was observed in appetite sensations between the three time points, either measured with VAS in the fasting state or with the satiety quotient (SQ) calculation. Thus, this study provides evidence that obesity can be managed by adequate and specific lifestyle changes leading to clinical benefits while avoiding side effects potentially promoting an increase in energy intake and body weight relapse. (c) 2007 Elsevier Ltd. All rights reserved.","archive_location":"WOS:000251164300020","container-title":"Appetite","DOI":"10.1016/j.appet.2007.06.006","ISSN":"0195-6663","issue":"3","journalAbbreviation":"Appetite","language":"English","page":"691-695","title":"Metabolic and behavioral vulnerability related to weight regain in reduced-obese men might be prevented by an adequate diet-exercise intervention","volume":"49","author":[{"family":"Chaput","given":"J. P."},{"family":"Pelletier","given":"C."},{"family":"Despres","given":"J. P."},{"family":"Lemieux","given":"S."},{"family":"Tremblay","given":"A."}],"issued":{"date-parts":[["2007",11]]}}},{"id":146,"uris":["http://zotero.org/users/4891041/items/66JKKCA4"],"uri":["http://zotero.org/users/4891041/items/66JKKCA4"],"itemData":{"id":146,"type":"article-journal","container-title":"Nutrition journal","ISSN":"1475-2891","issue":"1","page":"105","title":"Subjective satiety and other experiences of a Paleolithic diet compared to a diabetes diet in patients with type 2 diabetes","volume":"12","author":[{"family":"Jönsson","given":"Tommy"},{"family":"Granfeldt","given":"Yvonne"},{"family":"Lindeberg","given":"Staffan"},{"family":"Hallberg","given":"Ann-Christine"}],"issued":{"date-parts":[["2013"]]}}}],"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12,46,47,55)</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Seventy-four percent  of the chronic studies enrolled individuals with overweight or obesit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8TxKN57s","properties":{"formattedCitation":"\\super (10,12,45,47,48,50\\uc0\\u8211{}54,56\\uc0\\u8211{}59)\\nosupersub{}","plainCitation":"(10,12,45,47,48,50–54,56–59)","noteIndex":0},"citationItems":[{"id":27,"uris":["http://zotero.org/users/4891041/items/9HLXTILU"],"uri":["http://zotero.org/users/4891041/items/9HLXTILU"],"itemData":{"id":27,"type":"article-journal","abstract":"PURPOSE: The aim of this study was to further evaluate the validity and clinical meaningfulness of appetite sensations to predict overall energy intake as well as body weight loss.\nMETHODS: Men (n = 176) and women (n = 139) involved in six weight loss studies were selected to participate in this study. Visual analogue scales were used to measure appetite sensations before and after a fixed test meal. Fasting appetite sensations, 1 h post-prandial area under the curve (AUC) and the satiety quotient (SQ) were used as predictors of energy intake and body weight loss. Two separate measures of energy intake were used: a buffet style ad libitum test lunch and a three-day self-report dietary record.\nRESULTS: One-hour post-prandial AUC for all appetite sensations represented the strongest predictors of ad libitum test lunch energy intake (p &lt; or = 0.001). These associations were more consistent and pronounced for women than men. Only SQ for fullness was associated with ad libitum test lunch energy intake in women. Similar but weaker relationships were found between appetite sensations and the 3-day self-reported energy intake. Weight loss was associated with changes in appetite sensations (p &lt; or = 0.01) and the best predictors of body weight loss were fasting desire to eat; hunger; and PFC (p &lt; or = 0.01).\nCONCLUSIONS: These results demonstrate that appetite sensations are relatively useful predictors of spontaneous energy intake, free-living total energy intake and body weight loss. They also confirm that SQ for fullness predicts energy intake, at least in women.","container-title":"Appetite","DOI":"10.1016/j.appet.2006.08.002","ISSN":"0195-6663","issue":"2","journalAbbreviation":"Appetite","language":"eng","note":"PMID: 17045700","page":"159-166","source":"PubMed","title":"Appetite sensations and satiety quotient: predictors of energy intake and weight loss","title-short":"Appetite sensations and satiety quotient","volume":"48","author":[{"family":"Drapeau","given":"Vicky"},{"family":"King","given":"Neil"},{"family":"Hetherington","given":"Marion"},{"family":"Doucet","given":"Eric"},{"family":"Blundell","given":"John"},{"family":"Tremblay","given":"Angelo"}],"issued":{"date-parts":[["2007",3]]}}},{"id":179,"uris":["http://zotero.org/users/4891041/items/W5YZMH7A"],"uri":["http://zotero.org/users/4891041/items/W5YZMH7A"],"itemData":{"id":179,"type":"article-journal","abstract":"The aim of this study was to evaluate the impact of a non-restrictive satiating diet in men displaying various degrees of satiety efficiency. In all, sixty-nine obese men aged 415 (sd 57) years were randomly assigned to a control (10-15, 55-60 and 30 % energy as protein, carbohydrate and lipid, respectively; n 34) or satiating (20-25, 45-50 and 30-35 % energy as protein, carbohydrate and lipid, respectively; n 35) diet for 16 weeks, and were classified as having a low (LSP) or high (HSP) satiety phenotype. Both diets were consumed ad libitum. Changes in body weight, BMI, percent fat mass, waist circumference, satiety responsiveness and eating behaviour traits were assessed following the intervention. Dropout rates were higher in the control diet (441 %) compared with the satiating diet (86 %). Decreases in body weight, BMI and waist circumference were significant in both groups, yet HSP individuals lost more body weight than LSP individuals (P=0048). Decreases in % fat mass were greater in the satiating diet (LSP: -21 (sd 21) %; P&lt;001 and HSP: -30 (sd 25) %; P&lt;0001) compared with the control diet (LSP: -11 (sd 25) % and HSP: -13 (sd 26) %) (P=0034). Satiety responsiveness was markedly improved in the satiating diet, whereas no significant changes were observed in the control group. Changes in dietary restraint (+33 (sd 29) to +72 (sd 55)), flexible control (+09 (sd 14) to +23 (sd 27)), rigid control (+22 (sd 15) to +25 (sd 28)), disinhibition (-28 (sd 37) to -32 (sd 26)) and susceptibility to hunger (-27 (sd 41) to -46 (sd 39)) were similar between the diets. Compared with the control diet, the satiating diet favoured adherence, decreased % fat mass and improved satiety responsiveness in both HSP and LSP individuals.","archive_location":"WOS:000417210100013","container-title":"British Journal of Nutrition","DOI":"10.1017/s0007114517002549","ISSN":"0007-1145","issue":"9","journalAbbreviation":"Br. J. Nutr.","language":"English","page":"750-760","title":"Impact of a non-restrictive satiating diet on anthropometrics, satiety responsiveness and eating behaviour traits in obese men displaying a high or a low satiety phenotype","volume":"118","author":[{"family":"Arguin","given":"H."},{"family":"Tremblay","given":"A."},{"family":"Blundell","given":"J. E."},{"family":"Despres","given":"J. P."},{"family":"Richard","given":"D."},{"family":"Lamarche","given":"B."},{"family":"Drapeau","given":"V."}],"issued":{"date-parts":[["2017",11]]}}},{"id":138,"uris":["http://zotero.org/users/4891041/items/6X9NV64T"],"uri":["http://zotero.org/users/4891041/items/6X9NV64T"],"itemData":{"id":138,"type":"article-journal","container-title":"Public health nutrition","ISSN":"1475-2727","issue":"1","page":"44-50","title":"Changes in the sensation of hunger and well-being before and after meals in overweight/obese women following two types of hypoenergetic diet","volume":"12","author":[{"family":"Rodríguez-Rodríguez","given":"Elena"},{"family":"Aparicio","given":"Aranzazu"},{"family":"Bermejo","given":"Laura M"},{"family":"López-Sobaler","given":"Ana M"},{"family":"Ortega","given":"Rosa M"}],"issued":{"date-parts":[["2009"]]}}},{"id":170,"uris":["http://zotero.org/users/4891041/items/2BEMMVYF"],"uri":["http://zotero.org/users/4891041/items/2BEMMVYF"],"itemData":{"id":170,"type":"article-journal","abstract":"The aim of this pilot study was to determine whether it was possible to prevent the metabolic and behavioral vulnerability related to weight regain generally observed in a reduced-obese state with a supervised diet-exercise clinical intervention. In this regard, the anthropometric and physiological effects of a body weight loss program were studied in 11 obese men and the impact of weight loss oil appetite was measured by visual analogue scales (VAS) and by the use of a standardized buffet-type meal. All the measurements were assessed at the beginning of the intervention (baseline), after 5 +/- 1 kg body weight loss (Phase 1) and after 10 +/- 1 kg body weight loss (Phase 2). In Phase 1 and Phase 2, respectively, the diet-exercise intervention significantly reduced fat mass, waist circumference, fasting insulin and glucose, resting heart rate, and resting systolic and diastolic blood pressures. The diet-exercise intervention also preserved fatfree mass, resting metabolic rate, resting respiratory quotient, and immune function. No significant difference was observed in appetite sensations between the three time points, either measured with VAS in the fasting state or with the satiety quotient (SQ) calculation. Thus, this study provides evidence that obesity can be managed by adequate and specific lifestyle changes leading to clinical benefits while avoiding side effects potentially promoting an increase in energy intake and body weight relapse. (c) 2007 Elsevier Ltd. All rights reserved.","archive_location":"WOS:000251164300020","container-title":"Appetite","DOI":"10.1016/j.appet.2007.06.006","ISSN":"0195-6663","issue":"3","journalAbbreviation":"Appetite","language":"English","page":"691-695","title":"Metabolic and behavioral vulnerability related to weight regain in reduced-obese men might be prevented by an adequate diet-exercise intervention","volume":"49","author":[{"family":"Chaput","given":"J. P."},{"family":"Pelletier","given":"C."},{"family":"Despres","given":"J. P."},{"family":"Lemieux","given":"S."},{"family":"Tremblay","given":"A."}],"issued":{"date-parts":[["2007",11]]}}},{"id":156,"uris":["http://zotero.org/users/4891041/items/G9RRS7U8"],"uri":["http://zotero.org/users/4891041/items/G9RRS7U8"],"itemData":{"id":156,"type":"article-journal","abstract":"To quantify the impact of weight/fit loss on appetite sensations, 54 overweight women followed a caloric restriction program (-2900 kJ/day). Their body composition and appetite sensations were assessed. Visual analogue scales (VAS) were used to measure desire to eat, hunger, fullness and prospective food consumption. The results showed that there is a significant association between the decrease in body fat mass and the change in appetite sensations, predicting a 5.8-mm increase in desire to eat and a 3.6-mm decrease in fullness per kg fat loss. This quantified relationship could serve as a reference point to evaluate the satiating efficiency of functional foods when they are combined with a weight-reducing program. (C) 2009 Published by Elsevier Ltd.","archive_location":"WOS:000267565500042","container-title":"Appetite","DOI":"10.1016/j.appet.2009.04.003","ISSN":"0195-6663","issue":"3","journalAbbreviation":"Appetite","language":"English","page":"809-812","title":"Relationship between diet-induced changes in body fat and appetite sensations in women","volume":"52","author":[{"family":"Gilbert","given":"J. A."},{"family":"Drapeau","given":"V."},{"family":"Astrup","given":"A."},{"family":"Tremblay","given":"A."}],"issued":{"date-parts":[["2009",6]]}}},{"id":144,"uris":["http://zotero.org/users/4891041/items/TW2Z73TI"],"uri":["http://zotero.org/users/4891041/items/TW2Z73TI"],"itemData":{"id":144,"type":"article-journal","abstract":"Background: Exercise could contribute to weight loss by altering the sensitivity of the appetite regulatory system. Objective: The aim of this study was to assess the effects of 12 wk of mandatory exercise on appetite control. Design: Fifty-eight overweight and obese men and women [mean (+/-SD) body mass index (in kg/m(2)) = 31.8 +/- 4.5, age = 39.6 +/- 9.8 y, and maximal oxygen intake = 29.1 +/- 5.7 mL . kg(-1) . min(-1)] completed 12 wk of supervised exercise in the laboratory. The exercise sessions were designed to expend 2500 kcal/wk. Subjective appetite sensations and the satiating efficiency of a fixed breakfast were compared at baseline (week 0) and at week 12. An Electronic Appetite Rating System was used to measure subjective appetite sensations immediately before and after the fixed breakfast in the immediate postprandial period and across the whole day. The satiety quotient of the breakfast was determined by calculating the change in appetite scores relative to the breakfast's energy content. Results: Despite large variability, there was a significant reduction in mean body weight (3.2 +/- 3.6 kg), fat mass (3.2 +/- 2.2 kg), and waist circumference (5.0 +/- 3.2 cm) after 12 wk. The analysis showed that a reduction in body weight and body composition was accompanied by an increase in fasting hunger and in average hunger across the day (P &lt; 0.0001). Paradoxically, the immediate and delayed satiety quotient of the breakfast also increased significantly (P &lt; 0.05). Conclusions: These data show that the effect of exercise on appetite regulation involves at least 2 processes: an increase in the overall (orexigenic) drive to eat and a concomitant increase in the satiating efficiency of a fixed meal. Am J Clin Nutr 2009; 90: 921-7.","archive_location":"WOS:000269956700006","container-title":"American Journal of Clinical Nutrition","DOI":"10.3945/ajcn.2009.27706","ISSN":"0002-9165","issue":"4","journalAbbreviation":"Am. J. Clin. Nutr.","language":"English","page":"921-927","title":"Dual-process action of exercise on appetite control: increase in orexigenic drive but improvement in meal-induced satiety","volume":"90","author":[{"family":"King","given":"N. A."},{"family":"Caudwell","given":"P. P."},{"family":"Hopkins","given":"M."},{"family":"Stubbs","given":"J. R."},{"family":"Naslund","given":"E."},{"family":"Blundell","given":"J. E."}],"issued":{"date-parts":[["2009",10]]}}},{"id":136,"uris":["http://zotero.org/users/4891041/items/YB27ZY6A"],"uri":["http://zotero.org/users/4891041/items/YB27ZY6A"],"itemData":{"id":136,"type":"article-journal","abstract":"This study evaluated the impact of probiotic supplementation (Lactobacillus rhamnosus CGMCC1.3724 (LPR)) on appetite sensations and eating behaviors in the context of a weight-reducing program. Obese men (n = 45) and women (n = 60) participated in a double-blind, randomized, placebo-controlled trial that included a 12-week weight loss period (Phase 1) based on moderate energy restriction, followed by 12 weeks of weight maintenance (Phase 2). During the two phases of the program, each subject consumed two capsules per day of either a placebo or a LPR formulation (10 mg of LPR equivalent to 1.6 108 CFU/capsule, 210 mg of oligofructose, and 90 mg of inulin). The LPR supplementation increased weight loss in women that was associated with a greater increase in the fasting desire to eat (p = 0.03). On the other hand, satiety efficiency (satiety quotient for desire to eat) at lunch increased (p = 0.02), whereas disinhibition (p = 0.05) and hunger (p = 0.02) scores decreased more in the LPR-treated women, when compared with the female control group. Additionally, the LPR female group displayed a more pronounced decrease in food craving (p = 0.05), and a decrease in the Beck Depression Inventory score (p = 0.05) that was significantly different from the change noted in the placebo group (p = 0.02), as well as a higher score in the Body Esteem Scale questionnaire (p = 0.06). In men, significant benefits of LPR on fasting fullness and cognitive restraint were also observed. Taken together, these observations lend support to the hypothesis that the gut-brain axis may impact appetite control and related behaviors in obesity management.","archive_location":"28294985","container-title":"Nutrients","DOI":"10.3390/nu9030284","ISSN":"2072-6643 (Electronic) 2072-6643 (Linking)","issue":"3","language":"eng","source":"NLM","title":"Effects of a Diet-Based Weight-Reducing Program with Probiotic Supplementation on Satiety Efficiency, Eating Behaviour Traits, and Psychosocial Behaviours in Obese Individuals","volume":"9","author":[{"family":"Sanchez","given":"M."},{"family":"Darimont","given":"C."},{"family":"Panahi","given":"S."},{"family":"Drapeau","given":"V."},{"family":"Marette","given":"A."},{"family":"Taylor","given":"V. H."},{"family":"Dore","given":"J."},{"family":"Tremblay","given":"A."}],"issued":{"date-parts":[["2017",3,15]]}}},{"id":173,"uris":["http://zotero.org/users/4891041/items/I66PDMG4"],"uri":["http://zotero.org/users/4891041/items/I66PDMG4"],"itemData":{"id":173,"type":"article-journal","abstract":"The purpose of this study was to investigate the impact of nutritional labelling on energy intake, appetite perceptions and attitudes towards food. During a 10-d period, seventy normal-weight (BMI&lt;25 kg/m(2)) and seventy-one obese women (BMI30 kg/m(2)) were given three meals per d under ad libitum conditions. Participants were randomly assigned to one of three experimental labelling groups in which the only difference was the label posted on lunch meal entree: (1) low-fat label, (2) energy label (energy content of the entree and average daily needs) and (3) no label (control). Average energy intake was calculated by weighing all foods before v. after daily consumption. Hunger and fullness perceptions were rated on visual analogue scales immediately before and after each meal. Satiety efficiency was assessed through the calculation of the satiety quotient (SQ). The appreciation and perceived healthiness of the lunch entrees were rated on eight-point Likert scales. There was no difference in energy intake, SQ and attitudes towards food between the three labelling groups. Fasting hunger perception was higher in the low-fat label group compared with the two others groups (P=0.0037). No interactions between labelling groups and BMI categories were observed. In conclusion, although labelling does not seem to influence energy intake, a low-fat label may increase women's fasting hunger perceptions compared with an energy label or no label.","archive_location":"WOS:000365332700020","container-title":"British Journal of Nutrition","DOI":"10.1017/s0007114515003918","ISSN":"0007-1145","issue":"12","journalAbbreviation":"Br. J. Nutr.","language":"English","page":"2138-2147","title":"Impact of nutritional labelling on 10-d energy intake, appetite perceptions and attitudes towards food","volume":"114","author":[{"family":"Carbonneau","given":"E."},{"family":"Perron","given":"J."},{"family":"Drapeau","given":"V."},{"family":"Lamarche","given":"B."},{"family":"Doucet","given":"E."},{"family":"Pomerleau","given":"S."},{"family":"Provencher","given":"V."}],"issued":{"date-parts":[["2015",12]]}}},{"id":"GligD0ya/XDPPMefU","uris":["http://zotero.org/users/4891041/items/IJM9LQ6Z"],"uri":["http://zotero.org/users/4891041/items/IJM9LQ6Z"],"itemData":{"id":338,"type":"article-journal","title":"Effect of Energy Restriction on Eating Behavior Traits and Psychobehavioral Factors in the Low Satiety Phenotype","container-title":"Nutrients","volume":"11","issue":"2","source":"PubMed","abstract":"Studies have shown that individuals with low satiety efficiency may be more susceptible to weight gain, but little is known about the effect of weight loss intervention outcomes in these individuals. This study aimed to evaluate the impact of an energy-restricted weight loss intervention on eating behavior traits and psychobehavioral factors in individuals differing in their satiety responsiveness. A pooled cohort of individuals who were overweight or obese (n = 100; aged 39 ± 9 years) participating in a 12- to 15-week weight loss program targeting an energy deficit of 500⁻700 kcal/day were included in this study. Satiety responsiveness was determined by a median split of the mean satiety quotient based on appetite sensations measured in response to a test meal at baseline (low satiety responsiveness (LSR) vs. high satiety responsiveness (HSR)). Anthropometric variables, eating behavior traits, psychobehavioral factors, and ad libitum energy intake were assessed before and after the intervention. Although similar weight loss was observed between the LSR and HSR groups (-3.5 ± 3.2 vs. ⁻3.8 ± 2.8 kg, p = 0.64) in response to an energy-restricted weight loss intervention, changes in eating behavior traits were different between groups. Individuals with LSR had a higher increase in cognitive restraint (+5.5 ± 4.1 vs. +3.5 ± 3.5, p = 0.02) and some of its subscales and a lower decrease in situational susceptibility to disinhibition (-0.6 ± 1.1 vs. -1.2 ± 1.3, p = 0.02) in response to the intervention compared to the HSR group. In conclusion, energy-restricted weight loss intervention seems to trigger undesirable changes in some eating behavior traits in individuals more vulnerable to overeating, which could increase their susceptibility to weight regain.","DOI":"10.3390/nu11020245","ISSN":"2072-6643","note":"PMID: 30678317\nPMCID: PMC6412676","journalAbbreviation":"Nutrients","language":"eng","author":[{"family":"Drapeau","given":"Vicky"},{"family":"Jacob","given":"Raphaëlle"},{"family":"Panahi","given":"Shirin"},{"family":"Tremblay","given":"Angelo"}],"issued":{"date-parts":[["2019",1,22]]}}},{"id":24,"uris":["http://zotero.org/users/4891041/items/CXLPNN2Y"],"uri":["http://zotero.org/users/4891041/items/CXLPNN2Y"],"itemData":{"id":24,"type":"article-journal","abstract":"BACKGROUND: Evidence of metabolic adaptations following weight loss is available in the literature. However, the impact of different degrees of caloric restriction on a comprehensive panel including energy expenditure (EE) and intake (EI), appetite, palatability and olfactory performance remains to be investigated. Accordingly, the purpose of the study was to investigate the changes in resting energy expenditure (REE), appetite, olfaction, palatability and EI in women who were engaged in either a slow (-500 kcal/day, 20-week) or in a rapid (-1000 kcal/ day, 10 weeks) weight loss program.\nMETHODS: Thirty-six women with obesity were randomized to a slow or to a rapid weight loss group. Body composition (DXA), REE (indirect calorimetry), olfactory performance (Sniffin' Sticks), appetite (Visual Analogue Scale) were assessed at multiple time points during the intervention.\nRESULTS: A total of 30 participants completed the study (slow group n = 14; rapid group n = 16). Body weight decreased by -4.46 (3.99) % (P &lt; .001) and - 6.23 (3.06) % (P = .001) in the slow and rapid groups, respectively. No differences in % weight loss were noted between groups (P = .175). Significant decreases in fat mass (P &lt; .001), REE (P = .035), total EI (P = .001) were observed over time from both groups. However, no significant differences emerged between groups for any of the outcomes. The satiety quotient (SQ) at time 180 min significantly increased for desire to eat (P = .01), hunger (P = .011) and PFC (P = .002), while the area under the curve for postprandial appetite rates were not changed. No differences in palatability and olfactory performance were noted after the intervention.\nCONCLUSIONS: Our results suggest that different rates of weight loss exert similar effects on REE, appetite, satiety, and EI when weight loss are comparable.","container-title":"Physiology &amp; Behavior","DOI":"10.1016/j.physbeh.2018.11.032","ISSN":"1873-507X","journalAbbreviation":"Physiol. Behav.","language":"eng","note":"PMID: 30496740","page":"314-321","source":"PubMed","title":"The rate of weight loss does not affect resting energy expenditure and appetite sensations differently in women living with overweight and obesity","volume":"199","author":[{"family":"Hintze","given":"Luzia Jaeger"},{"family":"Goldfield","given":"Gary"},{"family":"Seguin","given":"Ryan"},{"family":"Damphousse","given":"Aleck"},{"family":"Riopel","given":"Alexandre"},{"family":"Doucet","given":"Éric"}],"issued":{"date-parts":[["2019",2,1]]}}},{"id":152,"uris":["http://zotero.org/users/4891041/items/47WA7GUR"],"uri":["http://zotero.org/users/4891041/items/47WA7GUR"],"itemData":{"id":152,"type":"article-journal","container-title":"Journal of Psychopharmacology","ISSN":"0269-8811","issue":"1","page":"99-109","title":"The effects of sibutramine on the microstructure of eating behaviour and energy expenditure in obese women","volume":"24","author":[{"family":"Halford","given":"JCG"},{"family":"Boyland","given":"EJ"},{"family":"Cooper","given":"SJ"},{"family":"Dovey","given":"TM"},{"family":"Huda","given":"MSB"},{"family":"Dourish","given":"CT"},{"family":"Dawson","given":"GR"},{"family":"Wilding","given":"JPH"}],"issued":{"date-parts":[["2010"]]}}},{"id":172,"uris":["http://zotero.org/users/4891041/items/SWLIY5QC"],"uri":["http://zotero.org/users/4891041/items/SWLIY5QC"],"itemData":{"id":172,"type":"article-journal","abstract":"UNLABELLED: It is often reported that females lose less body weight than males do in response to exercise. These differences are suggested to be a result of females exhibiting a stronger defense of body fat and a greater compensatory appetite response to exercise than males do. PURPOSE: This study aimed to compare the effect of a 12-wk supervised exercise program on body weight, body composition, appetite, and energy intake in males and females. METHODS: A total of 107 overweight and obese adults (males = 35, premenopausal females = 72, BMI = 31.4 +/- 4.2 kg.m(-2), age = 40.9 +/- 9.2 yr) completed a supervised 12-wk exercise program expending approximately 10.5 MJ.wk(-1) at 70% HRmax. Body composition, energy intake, appetite ratings, RMR, and cardiovascular fitness were measured at weeks 0 and 12. RESULTS: The 12-wk exercise program led to significant reductions in body mass (males [M] = -3.03 +/- 3.4 kg and females [F] = -2.28 +/- 3.1 kg), fat mass (M = -3.14 +/- 3.7 kg and F = -3.01 +/- 3.0 kg), and percent body fat (M = -2.45% +/- 3.3% and F = -2.45% +/- 2.2%; all P &lt; 0.0001), but there were no sex-based differences (P &gt; 0.05). There were no significant changes in daily energy intake in males or females after the exercise intervention compared with baseline (M = 199.2 +/- 2418.1 kJ and F = -131.6 +/- 1912.0 kJ, P &gt; 0.05). Fasting hunger levels significantly increased after the intervention compared with baseline values (M = 11.0 +/- 21.1 min and F = 14.0 +/- 22.9 mm, P &lt; 0.0001), but there were no differences between males and females (P &gt; 0.05). The exercise also improved satiety responses to an individualized fixed-energy breakfast (P &lt; 0.0001). This was comparable in males and females. CONCLUSIONS: Males and premenopausal females did not differ in their response to a 12-wk exercise intervention and achieved similar reductions in body fat. When exercise interventions are supervised and energy expenditure is controlled, there are no sex-based differences in the measured compensatory response to exercise.","archive_location":"22895380","container-title":"Med Sci Sports Exerc","DOI":"10.1249/MSS.0b013e31826ced79","ISSN":"0195-9131","issue":"2","journalAbbreviation":"Medicine and science in sports and exercise","language":"eng","page":"351-8","source":"NLM","title":"No sex difference in body fat in response to supervised and measured exercise","volume":"45","author":[{"family":"Caudwell","given":"P."},{"family":"Gibbons","given":"C."},{"family":"Hopkins","given":"M."},{"family":"King","given":"N."},{"family":"Finlayson","given":"G."},{"family":"Blundell","given":"J."}],"issued":{"date-parts":[["2013",2]]}}},{"id":404,"uris":["http://zotero.org/users/4891041/items/PTD5FTDM"],"uri":["http://zotero.org/users/4891041/items/PTD5FTDM"],"itemData":{"id":404,"type":"article-journal","abstract":"Abstract\n            \n              This trial compared weight loss outcomes over 14 weeks in women showing low- or high-satiety responsiveness (low- or high-satiety phenotype (LSP, HSP)) measured by a standardised protocol. Food preferences and energy intake (EI) after low and high energy-density (LED, HED) meals were also assessed. Ninety-six women (\n              n\n              52 analysed; 41·24 (\n              SD\n              12·54) years; 34·02 (\n              sd\n              3·58) kg/m\n              2\n              ) engaged in one of two weight loss programmes underwent LED and HED laboratory test days during weeks 3 and 12. Preferences for LED and HED food (Leeds Food Preference Questionnaire) and\n              ad libitum\n              evening meal and snack EI were assessed in response to equienergetic LED and HED breakfasts and lunches. Weekly questionnaires assessed control over eating and ease of adherence to the programme. Satiety quotients based on subjective fullness ratings post LED and HED breakfasts determined LSP (\n              n\n              26) and HSP (\n              n\n              26) by tertile splits. Results showed that the LSP lost less weight and had smaller reductions in waist circumference compared with HSP. The LSP showed greater preferences for HED foods, and under HED conditions, consumed more snacks (kJ) compared with HSP. Snack EI did not differ under LED conditions. LSP reported less control over eating and reported more difficulty with programme adherence. In conclusion, low-satiety responsiveness is detrimental for weight loss. LED meals can improve self-regulation of EI in the LSP, which may be beneficial for longer-term weight control.","container-title":"British Journal of Nutrition","DOI":"10.1017/S000711451900179X","ISSN":"0007-1145, 1475-2662","issue":"8","journalAbbreviation":"Br J Nutr","language":"en","page":"951-959","source":"DOI.org (Crossref)","title":"Women with a low-satiety phenotype show impaired appetite control and greater resistance to weight loss","volume":"122","author":[{"family":"Buckland","given":"Nicola J."},{"family":"Camidge","given":"Diana"},{"family":"Croden","given":"Fiona"},{"family":"Myers","given":"Anna"},{"family":"Lavin","given":"Jacquelynne H."},{"family":"Stubbs","given":"R. James"},{"family":"Blundell","given":"John E."},{"family":"Finlayson","given":"Graham"}],"issued":{"date-parts":[["2019",10,28]]}}},{"id":594,"uris":["http://zotero.org/users/4891041/items/FDIYSTSP"],"uri":["http://zotero.org/users/4891041/items/FDIYSTSP"],"itemData":{"id":594,"type":"article-journal","container-title":"Journal of Nutrition","DOI":"doi: 10.1093/jn/nxz296.","issue":"3","journalAbbreviation":"J Nutr","page":"623-633","title":"Matched Weight Loss Through Intermittent or Continuous Energy Restriction Does Not Lead To Compensatory Increases in Appetite and Eating Behavior in a Randomized Controlled Trial in Women with Overweight and Obesity","volume":"150","author":[{"family":"Beaulieu","given":"Kristine"},{"family":"Casanova","given":"Nuno"},{"family":"Oustric","given":"Pauline"},{"family":"Turicchi","given":"Jake"},{"family":"Gibbons","given":"Catherine"},{"family":"Hopkins","given":"Mark"},{"family":"Varady","given":"Krista"},{"family":"Blundell","given":"John"},{"family":"Finlayson","given":"Graham"}],"issued":{"date-parts":[["202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10,12,45,47,48,50–54,56–5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one study included healthy adults only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1UYDiYYm","properties":{"formattedCitation":"\\super (46)\\nosupersub{}","plainCitation":"(46)","noteIndex":0},"citationItems":[{"id":155,"uris":["http://zotero.org/users/4891041/items/RXK7K6JP"],"uri":["http://zotero.org/users/4891041/items/RXK7K6JP"],"itemData":{"id":155,"type":"article-journal","abstract":"Previous studies reported health and economic benefits of increased brown rice consumption, but scientific data on differential effects on satiety of brown and white rice are largely limited. This study investigated the difference in satiating effects of brown rice and white rice. Study participants (n=34) completed a 6-wk randomized crossover study. In the first 2 wks, study participants were randomly assigned to fully consume breakfast test meals with either brown rice (n=17) or white rice (n=17). A 2-wk washout period followed and a crossover in rice assignments in the last 2 wks. Test meals were matched in weight, energy (similar to 500 kcal) and macronutrient content. Hunger ratings of study participants were measured in 100-mm visual analogue scale (VAS) at 0, 15, 30, 45, 50, 90, 120, 150, 180 and 240 min to obtain temporal profile of hunger. Mean satiety quotient (SQ) was calculated by dividing the difference between mean hunger ratings at 0 min and 240 min postprandial over the energy content of the test meals. Reported feelings of hunger were significantly lower with intake of brown rice than white rice in the late postprandial phase (150, 180 and 240 min postprandial). Mean satiety quotient (SQ) of brown rice test meals (3.12 +/- 6.17 mm kcal(-1)) was significantly higher (p=.045) than mean SQ of white rice test meals (1.58 +/- 4.11 mm kcal(-1)). The present data suggest that brown rice have stronger short-term satiety signal capacity than white rice.","archive_location":"WOS:000381717400007","container-title":"Philippine Journal of Crop Science","ISSN":"0115-463X","issue":"2","journalAbbreviation":"Philipp. J. Crop Sci.","language":"English","page":"55-60","title":"Differences in Satiating Effects of White Rice and Brown Rice in Selected Filipino Adults","volume":"41","author":[{"family":"Golloso-Gubat","given":"M. J."},{"family":"Magtibay","given":"E. V. J."},{"family":"Nacis","given":"J. S."},{"family":"Udarbe","given":"M. A."},{"family":"Santos","given":"N. L. C."},{"family":"Timoteo","given":"V. J. A."}],"issued":{"date-parts":[["2016",8]]}}}],"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6)</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one study was in menopausal women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LzFSPslL","properties":{"formattedCitation":"\\super (9)\\nosupersub{}","plainCitation":"(9)","noteIndex":0},"citationItems":[{"id":12,"uris":["http://zotero.org/users/4891041/items/RDKH2RNK"],"uri":["http://zotero.org/users/4891041/items/RDKH2RNK"],"itemData":{"id":12,"type":"article-journal","abstract":"OBJECTIVES: It is unknown whether the satiety quotient (SQ) differs across the menopausal transition, and whether changes in SQ are related to changes in anthropometric/body composition variables. The objective of this study was to evaluate the changes in SQ and its association with energy intake and changes in anthropometric/body composition variables across the menopausal transition.\nMETHODS: At baseline, 102 premenopausal women (aged 49.9 ± 1.9 years, body mass index 23.3 ± 2.2 kg/m(2)) took part in a 5-year observational, longitudinal study. Body composition (DXA), appetite (visual analog scales), energy and macronutrient intakes (ad libitum lunch and 7-day food diary) were assessed annually. The SQ (mm/100 kcal) was calculated at 60 and 180 min post-breakfast consumption.\nRESULTS: Overall, the SQ increased at years 3 and 4 (p = 0.01-0.0001), despite no significant differences between menopausal status groups. Lower fullness, prospective food consumption and mean SQ values predicted overall increases in lunch energy and macronutrient intakes (p = 0.04-0.01), whereas only prospective food consumption and fullness SQ predicted energy intake and carbohydrate intake, respectively, when assessed with food diaries (p = 0.01). Delta SQs were negatively correlated with changes in waist circumference (p = 0.03-0.02), whereas delta SQs were positively (p = 0.04) and negatively (p = 0.02) associated with delta fat mass between years 1 and 5, and years 4 and 5, respectively.\nCONCLUSION: These results suggest that variations in SQ across the menopausal transition are related to energy and macronutrient intakes and coincide with changes in body composition and waist circumference.","container-title":"Climacteric: The Journal of the International Menopause Society","DOI":"10.3109/13697137.2014.895320","ISSN":"1473-0804","issue":"4","journalAbbreviation":"Climacteric","language":"eng","note":"PMID: 24559300","page":"449-455","source":"PubMed","title":"Satiety quotient linked to food intake and changes in anthropometry during menopause: a MONET Study","title-short":"Satiety quotient linked to food intake and changes in anthropometry during menopause","volume":"17","author":[{"family":"McNeil","given":"J."},{"family":"Prud'homme","given":"D."},{"family":"Strychar","given":"I."},{"family":"Rabasa-Lhoret","given":"R."},{"family":"Brochu","given":"M."},{"family":"Lavoie","given":"J.-M."},{"family":"Doucet","given":"E."}],"issued":{"date-parts":[["2014",8]]}}}],"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one in patients with ischemic heart disease and impaired glucose tolerance or T2D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u62lMPnh","properties":{"formattedCitation":"\\super (44)\\nosupersub{}","plainCitation":"(44)","noteIndex":0},"citationItems":[{"id":147,"uris":["http://zotero.org/users/4891041/items/9RDXDABW"],"uri":["http://zotero.org/users/4891041/items/9RDXDABW"],"itemData":{"id":147,"type":"article-journal","container-title":"Nutrition &amp; metabolism","ISSN":"1743-7075","issue":"1","page":"85","title":"A paleolithic diet is more satiating per calorie than a mediterranean-like diet in individuals with ischemic heart disease","volume":"7","author":[{"family":"Jönsson","given":"Tommy"},{"family":"Granfeldt","given":"Yvonne"},{"family":"Erlanson-Albertsson","given":"Charlotte"},{"family":"Ahrén","given":"Bo"},{"family":"Lindeberg","given":"Staffan"}],"issued":{"date-parts":[["2010"]]}}}],"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4)</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one in T2D patients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uBDcJgxt","properties":{"formattedCitation":"\\super (55)\\nosupersub{}","plainCitation":"(55)","noteIndex":0},"citationItems":[{"id":146,"uris":["http://zotero.org/users/4891041/items/66JKKCA4"],"uri":["http://zotero.org/users/4891041/items/66JKKCA4"],"itemData":{"id":146,"type":"article-journal","container-title":"Nutrition journal","ISSN":"1475-2891","issue":"1","page":"105","title":"Subjective satiety and other experiences of a Paleolithic diet compared to a diabetes diet in patients with type 2 diabetes","volume":"12","author":[{"family":"Jönsson","given":"Tommy"},{"family":"Granfeldt","given":"Yvonne"},{"family":"Lindeberg","given":"Staffan"},{"family":"Hallberg","given":"Ann-Christine"}],"issued":{"date-parts":[["2013"]]}}}],"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55)</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and one in men and premenopausal women with overweight </w:t>
      </w:r>
      <w:r w:rsidRPr="00A96E6C">
        <w:rPr>
          <w:rFonts w:ascii="Times New Roman" w:hAnsi="Times New Roman" w:cs="Times New Roman"/>
          <w:sz w:val="24"/>
          <w:szCs w:val="24"/>
          <w:lang w:val="en-US"/>
        </w:rPr>
        <w:fldChar w:fldCharType="begin"/>
      </w:r>
      <w:r w:rsidRPr="00A96E6C">
        <w:rPr>
          <w:rFonts w:ascii="Times New Roman" w:hAnsi="Times New Roman" w:cs="Times New Roman"/>
          <w:sz w:val="24"/>
          <w:szCs w:val="24"/>
          <w:lang w:val="en-US"/>
        </w:rPr>
        <w:instrText xml:space="preserve"> ADDIN ZOTERO_ITEM CSL_CITATION {"citationID":"ISLgaXP1","properties":{"formattedCitation":"\\super (49)\\nosupersub{}","plainCitation":"(49)","noteIndex":0},"citationItems":[{"id":176,"uris":["http://zotero.org/users/4891041/items/JARQ8N6T"],"uri":["http://zotero.org/users/4891041/items/JARQ8N6T"],"itemData":{"id":176,"type":"article-journal","abstract":"We examined gender differences in appetite sensations when exposed to Mediterranean diet (MedDiet) meals and determined whether there are gender differences in the change in the satiating properties of the MedDiet over time. Thirty-eight men and 32 premenopausal women consumed a 4-week isoenergetic MedDiet under controlled conditions. Visual analogue scales were used to measure perceived appetite sensations before and immediately after each meal consumed over the course of one day (Wednesday) of the first and the fourth week of intervention. Women reported greater decreases for desire to eat, hunger, and appetite score than men in response to the consumption of the MedDiet meals (gender-by-meal interactions, resp., , , and ). Fullness and prospective food consumption responses did not significantly differ between men and women. Between the first and the fourth week of intervention, premeal prospective food consumption increased with time in men () but not in women (;  for gender-by-time interaction = 0.04). These results indicate gender differences in appetite sensations when exposed to the MedDiet. These results may be useful in order to have a better understanding of gender issues for body weight management.","container-title":"Journal of obesity","ISSN":"2090-0708","title":"Gender differences in the appetite response to a satiating diet","volume":"2015","author":[{"family":"Bédard","given":"Alexandra"},{"family":"Hudon","given":"Anne-Marie"},{"family":"Drapeau","given":"Vicky"},{"family":"Corneau","given":"Louise"},{"family":"Dodin","given":"Sylvie"},{"family":"Lemieux","given":"Simone"}],"issued":{"date-parts":[["2015"]]}}}],"schema":"https://github.com/citation-style-language/schema/raw/master/csl-citation.json"} </w:instrText>
      </w:r>
      <w:r w:rsidRPr="00A96E6C">
        <w:rPr>
          <w:rFonts w:ascii="Times New Roman" w:hAnsi="Times New Roman" w:cs="Times New Roman"/>
          <w:sz w:val="24"/>
          <w:szCs w:val="24"/>
          <w:lang w:val="en-US"/>
        </w:rPr>
        <w:fldChar w:fldCharType="separate"/>
      </w:r>
      <w:r w:rsidRPr="00A96E6C">
        <w:rPr>
          <w:rFonts w:ascii="Times New Roman" w:hAnsi="Times New Roman" w:cs="Times New Roman"/>
          <w:sz w:val="24"/>
          <w:szCs w:val="24"/>
          <w:vertAlign w:val="superscript"/>
          <w:lang w:val="en-US"/>
        </w:rPr>
        <w:t>(49)</w:t>
      </w:r>
      <w:r w:rsidRPr="00A96E6C">
        <w:rPr>
          <w:rFonts w:ascii="Times New Roman" w:hAnsi="Times New Roman" w:cs="Times New Roman"/>
          <w:sz w:val="24"/>
          <w:szCs w:val="24"/>
          <w:lang w:val="en-US"/>
        </w:rPr>
        <w:fldChar w:fldCharType="end"/>
      </w:r>
      <w:r w:rsidRPr="00A96E6C">
        <w:rPr>
          <w:rFonts w:ascii="Times New Roman" w:hAnsi="Times New Roman" w:cs="Times New Roman"/>
          <w:sz w:val="24"/>
          <w:szCs w:val="24"/>
          <w:lang w:val="en-US"/>
        </w:rPr>
        <w:t xml:space="preserve"> (Table 5).</w:t>
      </w:r>
    </w:p>
    <w:sectPr w:rsidR="00B50AD8" w:rsidRPr="00A96E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B4D"/>
    <w:rsid w:val="00295CA8"/>
    <w:rsid w:val="0031686E"/>
    <w:rsid w:val="00934CBF"/>
    <w:rsid w:val="00A12B4D"/>
    <w:rsid w:val="00A96E6C"/>
    <w:rsid w:val="00B50AD8"/>
    <w:rsid w:val="00CF00D3"/>
    <w:rsid w:val="00D30264"/>
    <w:rsid w:val="00E252A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E5B0CED-D41D-4617-9374-665AB6E71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2B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B4D"/>
    <w:rPr>
      <w:rFonts w:ascii="Segoe UI" w:hAnsi="Segoe UI" w:cs="Segoe UI"/>
      <w:sz w:val="18"/>
      <w:szCs w:val="18"/>
    </w:rPr>
  </w:style>
  <w:style w:type="character" w:styleId="CommentReference">
    <w:name w:val="annotation reference"/>
    <w:basedOn w:val="DefaultParagraphFont"/>
    <w:uiPriority w:val="99"/>
    <w:semiHidden/>
    <w:unhideWhenUsed/>
    <w:rsid w:val="00295CA8"/>
    <w:rPr>
      <w:sz w:val="16"/>
      <w:szCs w:val="16"/>
    </w:rPr>
  </w:style>
  <w:style w:type="paragraph" w:styleId="CommentText">
    <w:name w:val="annotation text"/>
    <w:basedOn w:val="Normal"/>
    <w:link w:val="CommentTextChar"/>
    <w:uiPriority w:val="99"/>
    <w:unhideWhenUsed/>
    <w:rsid w:val="00295CA8"/>
    <w:pPr>
      <w:spacing w:line="240" w:lineRule="auto"/>
      <w:jc w:val="both"/>
    </w:pPr>
    <w:rPr>
      <w:sz w:val="20"/>
      <w:szCs w:val="20"/>
    </w:rPr>
  </w:style>
  <w:style w:type="character" w:customStyle="1" w:styleId="CommentTextChar">
    <w:name w:val="Comment Text Char"/>
    <w:basedOn w:val="DefaultParagraphFont"/>
    <w:link w:val="CommentText"/>
    <w:uiPriority w:val="99"/>
    <w:rsid w:val="00295CA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36178</Words>
  <Characters>206220</Characters>
  <Application>Microsoft Office Word</Application>
  <DocSecurity>0</DocSecurity>
  <Lines>1718</Lines>
  <Paragraphs>4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1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FILLON</dc:creator>
  <cp:keywords/>
  <dc:description/>
  <cp:lastModifiedBy>Lemuel Pena</cp:lastModifiedBy>
  <cp:revision>2</cp:revision>
  <dcterms:created xsi:type="dcterms:W3CDTF">2020-08-13T03:17:00Z</dcterms:created>
  <dcterms:modified xsi:type="dcterms:W3CDTF">2020-08-13T03:17:00Z</dcterms:modified>
</cp:coreProperties>
</file>